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190430">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190430">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190430">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190430">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190430">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190430">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190430">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190430">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190430">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190430">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190430">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190430">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190430">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190430">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190430">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190430">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190430">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190430">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190430">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190430">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190430">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190430">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190430">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190430">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190430">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190430">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190430">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190430">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190430">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190430">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190430">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190430">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190430">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190430">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190430">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190430">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190430">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190430">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190430">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190430">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190430">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190430">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190430">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190430">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190430">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190430">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p w14:paraId="123DBA92" w14:textId="77777777" w:rsidR="004D02CF" w:rsidRDefault="004D02CF" w:rsidP="00F134EE">
      <w:pPr>
        <w:pStyle w:val="E2Tesis"/>
      </w:pPr>
      <w:bookmarkStart w:id="20" w:name="_Toc527403364"/>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0BBB0DAD" w14:textId="1E86B90E" w:rsidR="00E861EF"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0638437" w:history="1">
        <w:r w:rsidR="00E861EF" w:rsidRPr="005E3D64">
          <w:rPr>
            <w:rStyle w:val="Hyperlink"/>
            <w:noProof/>
          </w:rPr>
          <w:t>TABLA I. DETALLE DE LOS ARTÍCULOS ANALIZADOS</w:t>
        </w:r>
        <w:r w:rsidR="00E861EF">
          <w:rPr>
            <w:noProof/>
            <w:webHidden/>
          </w:rPr>
          <w:tab/>
        </w:r>
        <w:r w:rsidR="00E861EF">
          <w:rPr>
            <w:noProof/>
            <w:webHidden/>
          </w:rPr>
          <w:fldChar w:fldCharType="begin"/>
        </w:r>
        <w:r w:rsidR="00E861EF">
          <w:rPr>
            <w:noProof/>
            <w:webHidden/>
          </w:rPr>
          <w:instrText xml:space="preserve"> PAGEREF _Toc530638437 \h </w:instrText>
        </w:r>
        <w:r w:rsidR="00E861EF">
          <w:rPr>
            <w:noProof/>
            <w:webHidden/>
          </w:rPr>
        </w:r>
        <w:r w:rsidR="00E861EF">
          <w:rPr>
            <w:noProof/>
            <w:webHidden/>
          </w:rPr>
          <w:fldChar w:fldCharType="separate"/>
        </w:r>
        <w:r w:rsidR="00E861EF">
          <w:rPr>
            <w:noProof/>
            <w:webHidden/>
          </w:rPr>
          <w:t>19</w:t>
        </w:r>
        <w:r w:rsidR="00E861EF">
          <w:rPr>
            <w:noProof/>
            <w:webHidden/>
          </w:rPr>
          <w:fldChar w:fldCharType="end"/>
        </w:r>
      </w:hyperlink>
    </w:p>
    <w:p w14:paraId="22084CE4" w14:textId="365EB921" w:rsidR="00E861EF" w:rsidRDefault="00190430">
      <w:pPr>
        <w:pStyle w:val="TableofFigures"/>
        <w:tabs>
          <w:tab w:val="right" w:leader="dot" w:pos="8488"/>
        </w:tabs>
        <w:rPr>
          <w:rFonts w:eastAsiaTheme="minorEastAsia"/>
          <w:noProof/>
          <w:lang w:val="es-EC" w:eastAsia="es-EC"/>
        </w:rPr>
      </w:pPr>
      <w:hyperlink w:anchor="_Toc530638438" w:history="1">
        <w:r w:rsidR="00E861EF" w:rsidRPr="005E3D64">
          <w:rPr>
            <w:rStyle w:val="Hyperlink"/>
            <w:noProof/>
          </w:rPr>
          <w:t>TABLA II. TABLA COMPARATIVA DE METODOLOGIA</w:t>
        </w:r>
        <w:r w:rsidR="00E861EF">
          <w:rPr>
            <w:noProof/>
            <w:webHidden/>
          </w:rPr>
          <w:tab/>
        </w:r>
        <w:r w:rsidR="00E861EF">
          <w:rPr>
            <w:noProof/>
            <w:webHidden/>
          </w:rPr>
          <w:fldChar w:fldCharType="begin"/>
        </w:r>
        <w:r w:rsidR="00E861EF">
          <w:rPr>
            <w:noProof/>
            <w:webHidden/>
          </w:rPr>
          <w:instrText xml:space="preserve"> PAGEREF _Toc530638438 \h </w:instrText>
        </w:r>
        <w:r w:rsidR="00E861EF">
          <w:rPr>
            <w:noProof/>
            <w:webHidden/>
          </w:rPr>
        </w:r>
        <w:r w:rsidR="00E861EF">
          <w:rPr>
            <w:noProof/>
            <w:webHidden/>
          </w:rPr>
          <w:fldChar w:fldCharType="separate"/>
        </w:r>
        <w:r w:rsidR="00E861EF">
          <w:rPr>
            <w:noProof/>
            <w:webHidden/>
          </w:rPr>
          <w:t>26</w:t>
        </w:r>
        <w:r w:rsidR="00E861EF">
          <w:rPr>
            <w:noProof/>
            <w:webHidden/>
          </w:rPr>
          <w:fldChar w:fldCharType="end"/>
        </w:r>
      </w:hyperlink>
    </w:p>
    <w:p w14:paraId="337A8349" w14:textId="3290DA4C" w:rsidR="00E861EF" w:rsidRDefault="00190430">
      <w:pPr>
        <w:pStyle w:val="TableofFigures"/>
        <w:tabs>
          <w:tab w:val="right" w:leader="dot" w:pos="8488"/>
        </w:tabs>
        <w:rPr>
          <w:rFonts w:eastAsiaTheme="minorEastAsia"/>
          <w:noProof/>
          <w:lang w:val="es-EC" w:eastAsia="es-EC"/>
        </w:rPr>
      </w:pPr>
      <w:hyperlink w:anchor="_Toc530638439" w:history="1">
        <w:r w:rsidR="00E861EF" w:rsidRPr="005E3D64">
          <w:rPr>
            <w:rStyle w:val="Hyperlink"/>
            <w:noProof/>
          </w:rPr>
          <w:t>TABLA III.  COMPARATIVA DE FRAMEWORKS</w:t>
        </w:r>
        <w:r w:rsidR="00E861EF">
          <w:rPr>
            <w:noProof/>
            <w:webHidden/>
          </w:rPr>
          <w:tab/>
        </w:r>
        <w:r w:rsidR="00E861EF">
          <w:rPr>
            <w:noProof/>
            <w:webHidden/>
          </w:rPr>
          <w:fldChar w:fldCharType="begin"/>
        </w:r>
        <w:r w:rsidR="00E861EF">
          <w:rPr>
            <w:noProof/>
            <w:webHidden/>
          </w:rPr>
          <w:instrText xml:space="preserve"> PAGEREF _Toc530638439 \h </w:instrText>
        </w:r>
        <w:r w:rsidR="00E861EF">
          <w:rPr>
            <w:noProof/>
            <w:webHidden/>
          </w:rPr>
        </w:r>
        <w:r w:rsidR="00E861EF">
          <w:rPr>
            <w:noProof/>
            <w:webHidden/>
          </w:rPr>
          <w:fldChar w:fldCharType="separate"/>
        </w:r>
        <w:r w:rsidR="00E861EF">
          <w:rPr>
            <w:noProof/>
            <w:webHidden/>
          </w:rPr>
          <w:t>31</w:t>
        </w:r>
        <w:r w:rsidR="00E861EF">
          <w:rPr>
            <w:noProof/>
            <w:webHidden/>
          </w:rPr>
          <w:fldChar w:fldCharType="end"/>
        </w:r>
      </w:hyperlink>
    </w:p>
    <w:p w14:paraId="7E0B6883" w14:textId="6FDFE687" w:rsidR="00E861EF" w:rsidRDefault="00190430">
      <w:pPr>
        <w:pStyle w:val="TableofFigures"/>
        <w:tabs>
          <w:tab w:val="right" w:leader="dot" w:pos="8488"/>
        </w:tabs>
        <w:rPr>
          <w:rFonts w:eastAsiaTheme="minorEastAsia"/>
          <w:noProof/>
          <w:lang w:val="es-EC" w:eastAsia="es-EC"/>
        </w:rPr>
      </w:pPr>
      <w:hyperlink w:anchor="_Toc530638440" w:history="1">
        <w:r w:rsidR="00E861EF" w:rsidRPr="005E3D64">
          <w:rPr>
            <w:rStyle w:val="Hyperlink"/>
            <w:noProof/>
          </w:rPr>
          <w:t>TABLA IV.  MODELO DE HISTORIA DE USUARIO</w:t>
        </w:r>
        <w:r w:rsidR="00E861EF">
          <w:rPr>
            <w:noProof/>
            <w:webHidden/>
          </w:rPr>
          <w:tab/>
        </w:r>
        <w:r w:rsidR="00E861EF">
          <w:rPr>
            <w:noProof/>
            <w:webHidden/>
          </w:rPr>
          <w:fldChar w:fldCharType="begin"/>
        </w:r>
        <w:r w:rsidR="00E861EF">
          <w:rPr>
            <w:noProof/>
            <w:webHidden/>
          </w:rPr>
          <w:instrText xml:space="preserve"> PAGEREF _Toc530638440 \h </w:instrText>
        </w:r>
        <w:r w:rsidR="00E861EF">
          <w:rPr>
            <w:noProof/>
            <w:webHidden/>
          </w:rPr>
        </w:r>
        <w:r w:rsidR="00E861EF">
          <w:rPr>
            <w:noProof/>
            <w:webHidden/>
          </w:rPr>
          <w:fldChar w:fldCharType="separate"/>
        </w:r>
        <w:r w:rsidR="00E861EF">
          <w:rPr>
            <w:noProof/>
            <w:webHidden/>
          </w:rPr>
          <w:t>33</w:t>
        </w:r>
        <w:r w:rsidR="00E861EF">
          <w:rPr>
            <w:noProof/>
            <w:webHidden/>
          </w:rPr>
          <w:fldChar w:fldCharType="end"/>
        </w:r>
      </w:hyperlink>
    </w:p>
    <w:p w14:paraId="16B55BBF" w14:textId="5D78A036" w:rsidR="00E861EF" w:rsidRDefault="00190430">
      <w:pPr>
        <w:pStyle w:val="TableofFigures"/>
        <w:tabs>
          <w:tab w:val="right" w:leader="dot" w:pos="8488"/>
        </w:tabs>
        <w:rPr>
          <w:rFonts w:eastAsiaTheme="minorEastAsia"/>
          <w:noProof/>
          <w:lang w:val="es-EC" w:eastAsia="es-EC"/>
        </w:rPr>
      </w:pPr>
      <w:hyperlink w:anchor="_Toc530638441" w:history="1">
        <w:r w:rsidR="00E861EF" w:rsidRPr="005E3D64">
          <w:rPr>
            <w:rStyle w:val="Hyperlink"/>
            <w:noProof/>
          </w:rPr>
          <w:t>TABLA V. CADENAS DE BÚSQUEDA</w:t>
        </w:r>
        <w:r w:rsidR="00E861EF">
          <w:rPr>
            <w:noProof/>
            <w:webHidden/>
          </w:rPr>
          <w:tab/>
        </w:r>
        <w:r w:rsidR="00E861EF">
          <w:rPr>
            <w:noProof/>
            <w:webHidden/>
          </w:rPr>
          <w:fldChar w:fldCharType="begin"/>
        </w:r>
        <w:r w:rsidR="00E861EF">
          <w:rPr>
            <w:noProof/>
            <w:webHidden/>
          </w:rPr>
          <w:instrText xml:space="preserve"> PAGEREF _Toc530638441 \h </w:instrText>
        </w:r>
        <w:r w:rsidR="00E861EF">
          <w:rPr>
            <w:noProof/>
            <w:webHidden/>
          </w:rPr>
        </w:r>
        <w:r w:rsidR="00E861EF">
          <w:rPr>
            <w:noProof/>
            <w:webHidden/>
          </w:rPr>
          <w:fldChar w:fldCharType="separate"/>
        </w:r>
        <w:r w:rsidR="00E861EF">
          <w:rPr>
            <w:noProof/>
            <w:webHidden/>
          </w:rPr>
          <w:t>41</w:t>
        </w:r>
        <w:r w:rsidR="00E861EF">
          <w:rPr>
            <w:noProof/>
            <w:webHidden/>
          </w:rPr>
          <w:fldChar w:fldCharType="end"/>
        </w:r>
      </w:hyperlink>
    </w:p>
    <w:p w14:paraId="468D6AB4" w14:textId="05FCBB3F" w:rsidR="00E861EF" w:rsidRDefault="00190430">
      <w:pPr>
        <w:pStyle w:val="TableofFigures"/>
        <w:tabs>
          <w:tab w:val="right" w:leader="dot" w:pos="8488"/>
        </w:tabs>
        <w:rPr>
          <w:rFonts w:eastAsiaTheme="minorEastAsia"/>
          <w:noProof/>
          <w:lang w:val="es-EC" w:eastAsia="es-EC"/>
        </w:rPr>
      </w:pPr>
      <w:hyperlink w:anchor="_Toc530638442" w:history="1">
        <w:r w:rsidR="00E861EF" w:rsidRPr="005E3D64">
          <w:rPr>
            <w:rStyle w:val="Hyperlink"/>
            <w:noProof/>
          </w:rPr>
          <w:t>TABLA VI. DETALLE DE LOS ARTÍCULOS ANALIZADOS</w:t>
        </w:r>
        <w:r w:rsidR="00E861EF">
          <w:rPr>
            <w:noProof/>
            <w:webHidden/>
          </w:rPr>
          <w:tab/>
        </w:r>
        <w:r w:rsidR="00E861EF">
          <w:rPr>
            <w:noProof/>
            <w:webHidden/>
          </w:rPr>
          <w:fldChar w:fldCharType="begin"/>
        </w:r>
        <w:r w:rsidR="00E861EF">
          <w:rPr>
            <w:noProof/>
            <w:webHidden/>
          </w:rPr>
          <w:instrText xml:space="preserve"> PAGEREF _Toc530638442 \h </w:instrText>
        </w:r>
        <w:r w:rsidR="00E861EF">
          <w:rPr>
            <w:noProof/>
            <w:webHidden/>
          </w:rPr>
        </w:r>
        <w:r w:rsidR="00E861EF">
          <w:rPr>
            <w:noProof/>
            <w:webHidden/>
          </w:rPr>
          <w:fldChar w:fldCharType="separate"/>
        </w:r>
        <w:r w:rsidR="00E861EF">
          <w:rPr>
            <w:noProof/>
            <w:webHidden/>
          </w:rPr>
          <w:t>42</w:t>
        </w:r>
        <w:r w:rsidR="00E861EF">
          <w:rPr>
            <w:noProof/>
            <w:webHidden/>
          </w:rPr>
          <w:fldChar w:fldCharType="end"/>
        </w:r>
      </w:hyperlink>
    </w:p>
    <w:p w14:paraId="3A435DB2" w14:textId="28817072" w:rsidR="00E861EF" w:rsidRDefault="00190430">
      <w:pPr>
        <w:pStyle w:val="TableofFigures"/>
        <w:tabs>
          <w:tab w:val="right" w:leader="dot" w:pos="8488"/>
        </w:tabs>
        <w:rPr>
          <w:rFonts w:eastAsiaTheme="minorEastAsia"/>
          <w:noProof/>
          <w:lang w:val="es-EC" w:eastAsia="es-EC"/>
        </w:rPr>
      </w:pPr>
      <w:hyperlink w:anchor="_Toc530638443" w:history="1">
        <w:r w:rsidR="00E861EF" w:rsidRPr="005E3D64">
          <w:rPr>
            <w:rStyle w:val="Hyperlink"/>
            <w:noProof/>
          </w:rPr>
          <w:t>TABLA VII. ESTUDIOS SELECCIONADOS</w:t>
        </w:r>
        <w:r w:rsidR="00E861EF">
          <w:rPr>
            <w:noProof/>
            <w:webHidden/>
          </w:rPr>
          <w:tab/>
        </w:r>
        <w:r w:rsidR="00E861EF">
          <w:rPr>
            <w:noProof/>
            <w:webHidden/>
          </w:rPr>
          <w:fldChar w:fldCharType="begin"/>
        </w:r>
        <w:r w:rsidR="00E861EF">
          <w:rPr>
            <w:noProof/>
            <w:webHidden/>
          </w:rPr>
          <w:instrText xml:space="preserve"> PAGEREF _Toc530638443 \h </w:instrText>
        </w:r>
        <w:r w:rsidR="00E861EF">
          <w:rPr>
            <w:noProof/>
            <w:webHidden/>
          </w:rPr>
        </w:r>
        <w:r w:rsidR="00E861EF">
          <w:rPr>
            <w:noProof/>
            <w:webHidden/>
          </w:rPr>
          <w:fldChar w:fldCharType="separate"/>
        </w:r>
        <w:r w:rsidR="00E861EF">
          <w:rPr>
            <w:noProof/>
            <w:webHidden/>
          </w:rPr>
          <w:t>43</w:t>
        </w:r>
        <w:r w:rsidR="00E861EF">
          <w:rPr>
            <w:noProof/>
            <w:webHidden/>
          </w:rPr>
          <w:fldChar w:fldCharType="end"/>
        </w:r>
      </w:hyperlink>
    </w:p>
    <w:p w14:paraId="5A3A9C3F" w14:textId="0254D6A4"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638399"/>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F7067DD"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05496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1]–[5]"},"properties":{"noteIndex":0},"schema":"https://github.com/citation-style-language/schema/raw/master/csl-citation.json"}</w:instrText>
      </w:r>
      <w:r w:rsidR="00C52FB4" w:rsidRPr="00F5334D">
        <w:fldChar w:fldCharType="separate"/>
      </w:r>
      <w:r w:rsidR="00EA2282" w:rsidRPr="00EA2282">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6AA6D644" w:rsidR="00E7451D" w:rsidRDefault="00E7451D" w:rsidP="00E7451D">
      <w:pPr>
        <w:pStyle w:val="Caption"/>
      </w:pPr>
      <w:bookmarkStart w:id="37" w:name="_Toc530638437"/>
      <w:r>
        <w:t xml:space="preserve">TABLA </w:t>
      </w:r>
      <w:r w:rsidR="007E2FB6">
        <w:rPr>
          <w:noProof/>
        </w:rPr>
        <w:fldChar w:fldCharType="begin"/>
      </w:r>
      <w:r w:rsidR="007E2FB6">
        <w:rPr>
          <w:noProof/>
        </w:rPr>
        <w:instrText xml:space="preserve"> SEQ TABLA \* ROMAN </w:instrText>
      </w:r>
      <w:r w:rsidR="007E2FB6">
        <w:rPr>
          <w:noProof/>
        </w:rPr>
        <w:fldChar w:fldCharType="separate"/>
      </w:r>
      <w:r w:rsidR="00AA1BB7">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1"/>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251E6EE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EA228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6]"},"properties":{"noteIndex":0},"schema":"https://github.com/citation-style-language/schema/raw/master/csl-citation.json"}</w:instrText>
      </w:r>
      <w:r w:rsidR="00C52FB4">
        <w:fldChar w:fldCharType="separate"/>
      </w:r>
      <w:r w:rsidR="00EA2282" w:rsidRPr="00EA2282">
        <w:rPr>
          <w:noProof/>
        </w:rPr>
        <w:t>[6]</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682C0DBF"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EA228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rsidRPr="005E29BE">
        <w:fldChar w:fldCharType="separate"/>
      </w:r>
      <w:r w:rsidR="00EA2282" w:rsidRPr="00EA2282">
        <w:rPr>
          <w:noProof/>
        </w:rPr>
        <w:t>[7]</w:t>
      </w:r>
      <w:r w:rsidRPr="005E29BE">
        <w:fldChar w:fldCharType="end"/>
      </w:r>
      <w:r>
        <w:t>.</w:t>
      </w:r>
    </w:p>
    <w:p w14:paraId="042479B8" w14:textId="2999BE91" w:rsidR="00C52FB4" w:rsidRPr="003335C5" w:rsidRDefault="00C52FB4" w:rsidP="00C52FB4">
      <w:pPr>
        <w:pStyle w:val="CuerpoTesis"/>
      </w:pPr>
      <w:r>
        <w:t xml:space="preserve">Algunas de las principales características que nos brinda la metodología XP </w:t>
      </w:r>
      <w:r>
        <w:fldChar w:fldCharType="begin" w:fldLock="1"/>
      </w:r>
      <w:r w:rsidR="00EA228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fldChar w:fldCharType="separate"/>
      </w:r>
      <w:r w:rsidR="00EA2282" w:rsidRPr="00EA2282">
        <w:rPr>
          <w:noProof/>
        </w:rPr>
        <w:t>[8]</w:t>
      </w:r>
      <w:r>
        <w:fldChar w:fldCharType="end"/>
      </w:r>
      <w:r w:rsidRPr="00FB733B">
        <w:rPr>
          <w:b/>
        </w:rPr>
        <w:t xml:space="preserve"> </w:t>
      </w:r>
      <w:r>
        <w:rPr>
          <w:b/>
        </w:rPr>
        <w:fldChar w:fldCharType="begin" w:fldLock="1"/>
      </w:r>
      <w:r w:rsidR="00EA228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rPr>
        <w:fldChar w:fldCharType="separate"/>
      </w:r>
      <w:r w:rsidR="00EA2282" w:rsidRPr="00EA2282">
        <w:rPr>
          <w:noProof/>
        </w:rPr>
        <w:t>[9]</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52B7C8CE"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EA228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rsidRPr="00EA1EED">
        <w:rPr>
          <w:b/>
        </w:rPr>
        <w:fldChar w:fldCharType="separate"/>
      </w:r>
      <w:r w:rsidR="00EA2282" w:rsidRPr="00EA2282">
        <w:rPr>
          <w:noProof/>
        </w:rPr>
        <w:t>[8]</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5AD59A52"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EA228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0]"},"properties":{"noteIndex":0},"schema":"https://github.com/citation-style-language/schema/raw/master/csl-citation.json"}</w:instrText>
      </w:r>
      <w:r>
        <w:fldChar w:fldCharType="separate"/>
      </w:r>
      <w:r w:rsidR="00EA2282" w:rsidRPr="00EA2282">
        <w:rPr>
          <w:noProof/>
        </w:rPr>
        <w:t>[10]</w:t>
      </w:r>
      <w:r>
        <w:fldChar w:fldCharType="end"/>
      </w:r>
      <w:r w:rsidRPr="00A940C6">
        <w:t xml:space="preserve">. </w:t>
      </w:r>
    </w:p>
    <w:p w14:paraId="3E5E9446" w14:textId="7E7C7055"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EA228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sz w:val="24"/>
        </w:rPr>
        <w:fldChar w:fldCharType="separate"/>
      </w:r>
      <w:r w:rsidR="00EA2282" w:rsidRPr="00EA2282">
        <w:rPr>
          <w:noProof/>
          <w:sz w:val="24"/>
        </w:rPr>
        <w:t>[9]</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49848C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EA228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1]"},"properties":{"noteIndex":0},"schema":"https://github.com/citation-style-language/schema/raw/master/csl-citation.json"}</w:instrText>
      </w:r>
      <w:r w:rsidRPr="00123931">
        <w:rPr>
          <w:b/>
        </w:rPr>
        <w:fldChar w:fldCharType="separate"/>
      </w:r>
      <w:r w:rsidR="00EA2282" w:rsidRPr="00EA2282">
        <w:rPr>
          <w:noProof/>
        </w:rPr>
        <w:t>[11]</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36BE9774"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EA228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2]"},"properties":{"noteIndex":0},"schema":"https://github.com/citation-style-language/schema/raw/master/csl-citation.json"}</w:instrText>
      </w:r>
      <w:r w:rsidRPr="00B16B6A">
        <w:fldChar w:fldCharType="separate"/>
      </w:r>
      <w:r w:rsidR="00EA2282" w:rsidRPr="00EA2282">
        <w:rPr>
          <w:noProof/>
        </w:rPr>
        <w:t>[12]</w:t>
      </w:r>
      <w:r w:rsidRPr="00B16B6A">
        <w:fldChar w:fldCharType="end"/>
      </w:r>
      <w:r w:rsidRPr="00B16B6A">
        <w:t>.</w:t>
      </w:r>
    </w:p>
    <w:p w14:paraId="52F2AA1C" w14:textId="0180E4D3"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EA228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3]"},"properties":{"noteIndex":0},"schema":"https://github.com/citation-style-language/schema/raw/master/csl-citation.json"}</w:instrText>
      </w:r>
      <w:r>
        <w:fldChar w:fldCharType="separate"/>
      </w:r>
      <w:r w:rsidR="00EA2282" w:rsidRPr="00EA2282">
        <w:rPr>
          <w:noProof/>
        </w:rPr>
        <w:t>[13]</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C0FB1" w:rsidRDefault="009C335A" w:rsidP="009C335A">
      <w:pPr>
        <w:pStyle w:val="E3Tesis"/>
        <w:rPr>
          <w:lang w:val="es-EC"/>
        </w:rPr>
      </w:pPr>
      <w:bookmarkStart w:id="46" w:name="_Toc530638410"/>
      <w:r w:rsidRPr="002C0FB1">
        <w:rPr>
          <w:lang w:val="es-EC"/>
        </w:rPr>
        <w:t>DSDM (Dynamic Systems Development Method)</w:t>
      </w:r>
      <w:bookmarkEnd w:id="46"/>
      <w:r w:rsidRPr="002C0FB1">
        <w:rPr>
          <w:lang w:val="es-EC"/>
        </w:rPr>
        <w:t xml:space="preserve"> </w:t>
      </w:r>
    </w:p>
    <w:p w14:paraId="3992276B" w14:textId="7DE8ADB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EA228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4]"},"properties":{"noteIndex":0},"schema":"https://github.com/citation-style-language/schema/raw/master/csl-citation.json"}</w:instrText>
      </w:r>
      <w:r w:rsidR="009D7D3B" w:rsidRPr="008604EB">
        <w:fldChar w:fldCharType="separate"/>
      </w:r>
      <w:r w:rsidR="00EA2282" w:rsidRPr="00EA2282">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039F66B7" w:rsidR="007A08B1" w:rsidRDefault="007A08B1" w:rsidP="007A08B1">
      <w:pPr>
        <w:pStyle w:val="CuerpoTesis"/>
      </w:pPr>
      <w:r>
        <w:t xml:space="preserve">La realización de la tabla comparativa se basa en los trabajos propuestos en </w:t>
      </w:r>
      <w:r>
        <w:fldChar w:fldCharType="begin" w:fldLock="1"/>
      </w:r>
      <w:r w:rsidR="00EA228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5]"},"properties":{"noteIndex":0},"schema":"https://github.com/citation-style-language/schema/raw/master/csl-citation.json"}</w:instrText>
      </w:r>
      <w:r>
        <w:fldChar w:fldCharType="separate"/>
      </w:r>
      <w:r w:rsidR="00EA2282" w:rsidRPr="00EA2282">
        <w:rPr>
          <w:noProof/>
        </w:rPr>
        <w:t>[15]</w:t>
      </w:r>
      <w:r>
        <w:fldChar w:fldCharType="end"/>
      </w:r>
      <w:r>
        <w:fldChar w:fldCharType="begin" w:fldLock="1"/>
      </w:r>
      <w:r w:rsidR="00EA228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6]"},"properties":{"noteIndex":0},"schema":"https://github.com/citation-style-language/schema/raw/master/csl-citation.json"}</w:instrText>
      </w:r>
      <w:r>
        <w:fldChar w:fldCharType="separate"/>
      </w:r>
      <w:r w:rsidR="00EA2282" w:rsidRPr="00EA2282">
        <w:rPr>
          <w:noProof/>
        </w:rPr>
        <w:t>[16]</w:t>
      </w:r>
      <w:r>
        <w:fldChar w:fldCharType="end"/>
      </w:r>
      <w:r>
        <w:t xml:space="preserve"> </w:t>
      </w:r>
      <w:r>
        <w:fldChar w:fldCharType="begin" w:fldLock="1"/>
      </w:r>
      <w:r w:rsidR="00EA228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7]"},"properties":{"noteIndex":0},"schema":"https://github.com/citation-style-language/schema/raw/master/csl-citation.json"}</w:instrText>
      </w:r>
      <w:r>
        <w:fldChar w:fldCharType="separate"/>
      </w:r>
      <w:r w:rsidR="00EA2282" w:rsidRPr="00EA2282">
        <w:rPr>
          <w:noProof/>
        </w:rPr>
        <w:t>[17]</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43DBB17D" w:rsidR="00E7451D" w:rsidRDefault="00E7451D" w:rsidP="00E7451D">
      <w:pPr>
        <w:pStyle w:val="Caption"/>
      </w:pPr>
      <w:bookmarkStart w:id="48" w:name="_Toc53063843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AA1BB7">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61906D1"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A60B7C" w:rsidRPr="001520C6">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Pr="001520C6">
        <w:fldChar w:fldCharType="separate"/>
      </w:r>
      <w:r w:rsidRPr="001520C6">
        <w:rPr>
          <w:noProof/>
        </w:rPr>
        <w:t>[18]</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697ACF83"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Pr="001520C6">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Pr="001520C6">
        <w:fldChar w:fldCharType="separate"/>
      </w:r>
      <w:r w:rsidRPr="001520C6">
        <w:rPr>
          <w:noProof/>
        </w:rPr>
        <w:t>[19]</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Pr="001520C6">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0]","plainTextFormattedCitation":"[20]","previouslyFormattedCitation":"[20]"},"properties":{"noteIndex":0},"schema":"https://github.com/citation-style-language/schema/raw/master/csl-citation.json"}</w:instrText>
      </w:r>
      <w:r w:rsidRPr="001520C6">
        <w:fldChar w:fldCharType="separate"/>
      </w:r>
      <w:r w:rsidR="00891229" w:rsidRPr="001520C6">
        <w:rPr>
          <w:noProof/>
        </w:rPr>
        <w:t>[20]</w:t>
      </w:r>
      <w:r w:rsidRPr="001520C6">
        <w:fldChar w:fldCharType="end"/>
      </w:r>
      <w:r w:rsidRPr="001520C6">
        <w:t>,</w:t>
      </w:r>
      <w:r w:rsidRPr="001520C6">
        <w:fldChar w:fldCharType="begin" w:fldLock="1"/>
      </w:r>
      <w:r w:rsidR="00891229" w:rsidRPr="001520C6">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1]","plainTextFormattedCitation":"[21]","previouslyFormattedCitation":"[21]"},"properties":{"noteIndex":0},"schema":"https://github.com/citation-style-language/schema/raw/master/csl-citation.json"}</w:instrText>
      </w:r>
      <w:r w:rsidRPr="001520C6">
        <w:fldChar w:fldCharType="separate"/>
      </w:r>
      <w:r w:rsidRPr="001520C6">
        <w:rPr>
          <w:noProof/>
        </w:rPr>
        <w:t>[21]</w:t>
      </w:r>
      <w:r w:rsidRPr="001520C6">
        <w:fldChar w:fldCharType="end"/>
      </w:r>
      <w:r w:rsidRPr="001520C6">
        <w:t>,</w:t>
      </w:r>
      <w:r w:rsidR="00891229" w:rsidRPr="001520C6">
        <w:fldChar w:fldCharType="begin" w:fldLock="1"/>
      </w:r>
      <w:r w:rsidR="00891229"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91229" w:rsidRPr="001520C6">
        <w:fldChar w:fldCharType="separate"/>
      </w:r>
      <w:r w:rsidR="00891229" w:rsidRPr="001520C6">
        <w:rPr>
          <w:noProof/>
        </w:rPr>
        <w:t>[22]</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57A4D2EE"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D570C">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F14272">
        <w:fldChar w:fldCharType="separate"/>
      </w:r>
      <w:r w:rsidR="00F14272" w:rsidRPr="00F14272">
        <w:rPr>
          <w:noProof/>
        </w:rPr>
        <w:t>[18]</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7C4D61B7"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8A50B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2D570C">
        <w:fldChar w:fldCharType="separate"/>
      </w:r>
      <w:r w:rsidR="002D570C" w:rsidRPr="002D570C">
        <w:rPr>
          <w:noProof/>
        </w:rPr>
        <w:t>[18]</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47779BEF"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1C73EA">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00B70462" w:rsidRPr="001520C6">
        <w:fldChar w:fldCharType="separate"/>
      </w:r>
      <w:r w:rsidR="008A50B1" w:rsidRPr="008A50B1">
        <w:rPr>
          <w:noProof/>
        </w:rPr>
        <w:t>[19]</w:t>
      </w:r>
      <w:r w:rsidR="00B70462" w:rsidRPr="001520C6">
        <w:fldChar w:fldCharType="end"/>
      </w:r>
      <w:r w:rsidR="008A50B1">
        <w:t>-</w:t>
      </w:r>
      <w:r w:rsidR="008A50B1" w:rsidRPr="001520C6">
        <w:fldChar w:fldCharType="begin" w:fldLock="1"/>
      </w:r>
      <w:r w:rsidR="008A50B1"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A50B1" w:rsidRPr="001520C6">
        <w:fldChar w:fldCharType="separate"/>
      </w:r>
      <w:r w:rsidR="008A50B1" w:rsidRPr="001520C6">
        <w:rPr>
          <w:noProof/>
        </w:rPr>
        <w:t>[22]</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5F2095CC" w:rsidR="00E45F0B" w:rsidRDefault="00E45F0B" w:rsidP="00E45F0B">
      <w:pPr>
        <w:pStyle w:val="Caption"/>
      </w:pPr>
      <w:bookmarkStart w:id="54" w:name="_Toc53063843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AA1BB7">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1F09F810" w:rsidR="00D10D0D" w:rsidRDefault="00D10D0D" w:rsidP="00D10D0D">
      <w:pPr>
        <w:pStyle w:val="CuerpoTesis"/>
        <w:rPr>
          <w:lang w:val="es-EC"/>
        </w:rPr>
      </w:pPr>
    </w:p>
    <w:p w14:paraId="5C7E3FAC" w14:textId="4583265D" w:rsidR="00190430" w:rsidRPr="00190430" w:rsidRDefault="00190430" w:rsidP="00190430">
      <w:pPr>
        <w:pStyle w:val="E3Tesis"/>
        <w:rPr>
          <w:lang w:val="es-EC"/>
        </w:rPr>
      </w:pPr>
      <w:r>
        <w:rPr>
          <w:lang w:val="es-EC"/>
        </w:rPr>
        <w:t>Especificación de Requerimientos</w:t>
      </w:r>
    </w:p>
    <w:p w14:paraId="532985EA" w14:textId="36D21178"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745C7B">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3]","plainTextFormattedCitation":"[23]"},"properties":{"noteIndex":0},"schema":"https://github.com/citation-style-language/schema/raw/master/csl-citation.json"}</w:instrText>
      </w:r>
      <w:r w:rsidR="00745C7B">
        <w:rPr>
          <w:lang w:val="es-EC"/>
        </w:rPr>
        <w:fldChar w:fldCharType="separate"/>
      </w:r>
      <w:r w:rsidR="00745C7B" w:rsidRPr="00745C7B">
        <w:rPr>
          <w:noProof/>
          <w:lang w:val="es-EC"/>
        </w:rPr>
        <w:t>[23]</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7B1D7093" w:rsidR="00AA1BB7" w:rsidRDefault="00AA1BB7" w:rsidP="00AA1BB7">
      <w:pPr>
        <w:pStyle w:val="Caption"/>
      </w:pPr>
      <w:r>
        <w:t xml:space="preserve">Tabla </w:t>
      </w:r>
      <w:r>
        <w:fldChar w:fldCharType="begin"/>
      </w:r>
      <w:r>
        <w:instrText xml:space="preserve"> SEQ Tabla \* ROMAN </w:instrText>
      </w:r>
      <w:r>
        <w:fldChar w:fldCharType="separate"/>
      </w:r>
      <w:r>
        <w:rPr>
          <w:noProof/>
        </w:rPr>
        <w:t>IV</w:t>
      </w:r>
      <w:r>
        <w:fldChar w:fldCharType="end"/>
      </w:r>
      <w:r>
        <w:t xml:space="preserve">. </w:t>
      </w:r>
      <w:r>
        <w:br/>
        <w:t>REQUERIMIENTOS FUNCIONALES</w:t>
      </w:r>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6A0C09" w14:paraId="524176DA" w14:textId="77777777" w:rsidTr="0027701D">
        <w:tc>
          <w:tcPr>
            <w:tcW w:w="4414" w:type="dxa"/>
            <w:vAlign w:val="center"/>
          </w:tcPr>
          <w:p w14:paraId="540FBFD8" w14:textId="2D78A134" w:rsidR="006A0C09" w:rsidRPr="000961F5" w:rsidRDefault="009C5C6D" w:rsidP="0027701D">
            <w:pPr>
              <w:pStyle w:val="CuerpoTesis"/>
              <w:jc w:val="center"/>
              <w:rPr>
                <w:lang w:val="en-US"/>
              </w:rPr>
            </w:pPr>
            <w:r>
              <w:rPr>
                <w:lang w:val="es-EC"/>
              </w:rPr>
              <w:t>RF</w:t>
            </w:r>
            <w:r w:rsidR="00AA1BB7">
              <w:rPr>
                <w:lang w:val="es-EC"/>
              </w:rPr>
              <w:t>001</w:t>
            </w:r>
          </w:p>
        </w:tc>
        <w:tc>
          <w:tcPr>
            <w:tcW w:w="4414" w:type="dxa"/>
            <w:vAlign w:val="center"/>
          </w:tcPr>
          <w:p w14:paraId="7B3F9B9B" w14:textId="596B2926" w:rsidR="006A0C09" w:rsidRDefault="00B520A0" w:rsidP="0027701D">
            <w:pPr>
              <w:pStyle w:val="CuerpoTesis"/>
              <w:jc w:val="center"/>
              <w:rPr>
                <w:lang w:val="es-EC"/>
              </w:rPr>
            </w:pPr>
            <w:r>
              <w:rPr>
                <w:lang w:val="es-EC"/>
              </w:rPr>
              <w:t>Registro de Usuarios</w:t>
            </w:r>
          </w:p>
        </w:tc>
      </w:tr>
      <w:tr w:rsidR="006A0C09" w14:paraId="472F1473" w14:textId="77777777" w:rsidTr="0027701D">
        <w:tc>
          <w:tcPr>
            <w:tcW w:w="4414" w:type="dxa"/>
            <w:vAlign w:val="center"/>
          </w:tcPr>
          <w:p w14:paraId="3479789D" w14:textId="6561167F" w:rsidR="006A0C09" w:rsidRDefault="007E47BB" w:rsidP="0027701D">
            <w:pPr>
              <w:pStyle w:val="CuerpoTesis"/>
              <w:jc w:val="center"/>
              <w:rPr>
                <w:lang w:val="es-EC"/>
              </w:rPr>
            </w:pPr>
            <w:r>
              <w:rPr>
                <w:lang w:val="es-EC"/>
              </w:rPr>
              <w:t>RF00</w:t>
            </w:r>
            <w:r w:rsidR="001D3EF4">
              <w:rPr>
                <w:lang w:val="es-EC"/>
              </w:rPr>
              <w:t>2</w:t>
            </w:r>
          </w:p>
        </w:tc>
        <w:tc>
          <w:tcPr>
            <w:tcW w:w="4414" w:type="dxa"/>
            <w:vAlign w:val="center"/>
          </w:tcPr>
          <w:p w14:paraId="3314FCB2" w14:textId="65A55949" w:rsidR="006A0C09" w:rsidRDefault="00B520A0" w:rsidP="0027701D">
            <w:pPr>
              <w:pStyle w:val="CuerpoTesis"/>
              <w:jc w:val="center"/>
              <w:rPr>
                <w:lang w:val="es-EC"/>
              </w:rPr>
            </w:pPr>
            <w:r>
              <w:rPr>
                <w:lang w:val="es-EC"/>
              </w:rPr>
              <w:t>Editar información del Usuario</w:t>
            </w:r>
          </w:p>
        </w:tc>
      </w:tr>
      <w:tr w:rsidR="006A0C09" w14:paraId="22A08578" w14:textId="77777777" w:rsidTr="00BF3655">
        <w:tc>
          <w:tcPr>
            <w:tcW w:w="4414" w:type="dxa"/>
            <w:vAlign w:val="center"/>
          </w:tcPr>
          <w:p w14:paraId="74306D2B" w14:textId="19DAB6E5" w:rsidR="006A0C09" w:rsidRDefault="007E47BB" w:rsidP="0027701D">
            <w:pPr>
              <w:pStyle w:val="CuerpoTesis"/>
              <w:jc w:val="center"/>
              <w:rPr>
                <w:lang w:val="es-EC"/>
              </w:rPr>
            </w:pPr>
            <w:r>
              <w:rPr>
                <w:lang w:val="es-EC"/>
              </w:rPr>
              <w:t>RF00</w:t>
            </w:r>
            <w:r w:rsidR="001D3EF4">
              <w:rPr>
                <w:lang w:val="es-EC"/>
              </w:rPr>
              <w:t>3</w:t>
            </w:r>
          </w:p>
        </w:tc>
        <w:tc>
          <w:tcPr>
            <w:tcW w:w="4414" w:type="dxa"/>
            <w:vAlign w:val="center"/>
          </w:tcPr>
          <w:p w14:paraId="00D91252" w14:textId="03BBF994" w:rsidR="006A0C09" w:rsidRDefault="00BF3655" w:rsidP="00BF3655">
            <w:pPr>
              <w:pStyle w:val="CuerpoTesis"/>
              <w:jc w:val="center"/>
              <w:rPr>
                <w:lang w:val="es-EC"/>
              </w:rPr>
            </w:pPr>
            <w:r>
              <w:rPr>
                <w:lang w:val="es-EC"/>
              </w:rPr>
              <w:t xml:space="preserve">Registrar, Editar, </w:t>
            </w:r>
            <w:r w:rsidR="001D2E77">
              <w:rPr>
                <w:lang w:val="es-EC"/>
              </w:rPr>
              <w:t>Listar Pacientes</w:t>
            </w:r>
          </w:p>
        </w:tc>
      </w:tr>
      <w:tr w:rsidR="006A0C09" w14:paraId="4C9AB736" w14:textId="77777777" w:rsidTr="0027701D">
        <w:tc>
          <w:tcPr>
            <w:tcW w:w="4414" w:type="dxa"/>
            <w:vAlign w:val="center"/>
          </w:tcPr>
          <w:p w14:paraId="032D107C" w14:textId="09257B0A" w:rsidR="006A0C09" w:rsidRDefault="007E47BB" w:rsidP="0027701D">
            <w:pPr>
              <w:pStyle w:val="CuerpoTesis"/>
              <w:jc w:val="center"/>
              <w:rPr>
                <w:lang w:val="es-EC"/>
              </w:rPr>
            </w:pPr>
            <w:r>
              <w:rPr>
                <w:lang w:val="es-EC"/>
              </w:rPr>
              <w:t>RF00</w:t>
            </w:r>
            <w:r w:rsidR="001D3EF4">
              <w:rPr>
                <w:lang w:val="es-EC"/>
              </w:rPr>
              <w:t>4</w:t>
            </w:r>
          </w:p>
        </w:tc>
        <w:tc>
          <w:tcPr>
            <w:tcW w:w="4414" w:type="dxa"/>
            <w:vAlign w:val="center"/>
          </w:tcPr>
          <w:p w14:paraId="72DE1363" w14:textId="2A1B79D9" w:rsidR="006A0C09" w:rsidRDefault="001D2E77" w:rsidP="0027701D">
            <w:pPr>
              <w:pStyle w:val="CuerpoTesis"/>
              <w:jc w:val="center"/>
              <w:rPr>
                <w:lang w:val="es-EC"/>
              </w:rPr>
            </w:pPr>
            <w:r>
              <w:rPr>
                <w:lang w:val="es-EC"/>
              </w:rPr>
              <w:t>Registrar, Editar, Eliminar Citas Médicas</w:t>
            </w:r>
          </w:p>
        </w:tc>
      </w:tr>
      <w:tr w:rsidR="006A0C09" w14:paraId="45153897" w14:textId="77777777" w:rsidTr="0027701D">
        <w:tc>
          <w:tcPr>
            <w:tcW w:w="4414" w:type="dxa"/>
            <w:vAlign w:val="center"/>
          </w:tcPr>
          <w:p w14:paraId="66737DB0" w14:textId="2CDC7D41" w:rsidR="006A0C09" w:rsidRDefault="007E47BB" w:rsidP="0027701D">
            <w:pPr>
              <w:pStyle w:val="CuerpoTesis"/>
              <w:jc w:val="center"/>
              <w:rPr>
                <w:lang w:val="es-EC"/>
              </w:rPr>
            </w:pPr>
            <w:r>
              <w:rPr>
                <w:lang w:val="es-EC"/>
              </w:rPr>
              <w:t>RF00</w:t>
            </w:r>
            <w:r w:rsidR="001D3EF4">
              <w:rPr>
                <w:lang w:val="es-EC"/>
              </w:rPr>
              <w:t>5</w:t>
            </w:r>
          </w:p>
        </w:tc>
        <w:tc>
          <w:tcPr>
            <w:tcW w:w="4414" w:type="dxa"/>
            <w:vAlign w:val="center"/>
          </w:tcPr>
          <w:p w14:paraId="77A9B86D" w14:textId="333571CE" w:rsidR="006A0C09" w:rsidRDefault="001D2E77" w:rsidP="0027701D">
            <w:pPr>
              <w:pStyle w:val="CuerpoTesis"/>
              <w:jc w:val="center"/>
              <w:rPr>
                <w:lang w:val="es-EC"/>
              </w:rPr>
            </w:pPr>
            <w:r>
              <w:rPr>
                <w:lang w:val="es-EC"/>
              </w:rPr>
              <w:t>Registrar Historias Clínicas</w:t>
            </w:r>
          </w:p>
        </w:tc>
      </w:tr>
      <w:tr w:rsidR="006A0C09" w14:paraId="6089CFB1" w14:textId="77777777" w:rsidTr="0027701D">
        <w:tc>
          <w:tcPr>
            <w:tcW w:w="4414" w:type="dxa"/>
            <w:vAlign w:val="center"/>
          </w:tcPr>
          <w:p w14:paraId="5A28D098" w14:textId="10B138FD" w:rsidR="006A0C09" w:rsidRDefault="007E47BB" w:rsidP="0027701D">
            <w:pPr>
              <w:pStyle w:val="CuerpoTesis"/>
              <w:jc w:val="center"/>
              <w:rPr>
                <w:lang w:val="es-EC"/>
              </w:rPr>
            </w:pPr>
            <w:r>
              <w:rPr>
                <w:lang w:val="es-EC"/>
              </w:rPr>
              <w:t>RF00</w:t>
            </w:r>
            <w:r w:rsidR="001D3EF4">
              <w:rPr>
                <w:lang w:val="es-EC"/>
              </w:rPr>
              <w:t>6</w:t>
            </w:r>
          </w:p>
        </w:tc>
        <w:tc>
          <w:tcPr>
            <w:tcW w:w="4414" w:type="dxa"/>
            <w:vAlign w:val="center"/>
          </w:tcPr>
          <w:p w14:paraId="6AD74BF4" w14:textId="77777777" w:rsidR="006A0C09" w:rsidRDefault="006A0C09" w:rsidP="0027701D">
            <w:pPr>
              <w:pStyle w:val="CuerpoTesis"/>
              <w:jc w:val="center"/>
              <w:rPr>
                <w:lang w:val="es-EC"/>
              </w:rPr>
            </w:pPr>
            <w:bookmarkStart w:id="56" w:name="_GoBack"/>
            <w:bookmarkEnd w:id="56"/>
          </w:p>
        </w:tc>
      </w:tr>
      <w:tr w:rsidR="007E47BB" w14:paraId="5B5928DB" w14:textId="77777777" w:rsidTr="0027701D">
        <w:tc>
          <w:tcPr>
            <w:tcW w:w="4414" w:type="dxa"/>
            <w:vAlign w:val="center"/>
          </w:tcPr>
          <w:p w14:paraId="0A75C0A2" w14:textId="15751C24" w:rsidR="007E47BB" w:rsidRDefault="001D3EF4" w:rsidP="0027701D">
            <w:pPr>
              <w:pStyle w:val="CuerpoTesis"/>
              <w:jc w:val="center"/>
              <w:rPr>
                <w:lang w:val="es-EC"/>
              </w:rPr>
            </w:pPr>
            <w:r>
              <w:rPr>
                <w:lang w:val="es-EC"/>
              </w:rPr>
              <w:t>RF00</w:t>
            </w:r>
            <w:r>
              <w:rPr>
                <w:lang w:val="es-EC"/>
              </w:rPr>
              <w:t>7</w:t>
            </w:r>
          </w:p>
        </w:tc>
        <w:tc>
          <w:tcPr>
            <w:tcW w:w="4414" w:type="dxa"/>
            <w:vAlign w:val="center"/>
          </w:tcPr>
          <w:p w14:paraId="626BC45E" w14:textId="77777777" w:rsidR="007E47BB" w:rsidRDefault="007E47BB" w:rsidP="0027701D">
            <w:pPr>
              <w:pStyle w:val="CuerpoTesis"/>
              <w:jc w:val="center"/>
              <w:rPr>
                <w:lang w:val="es-EC"/>
              </w:rPr>
            </w:pPr>
          </w:p>
        </w:tc>
      </w:tr>
      <w:tr w:rsidR="001D3EF4" w14:paraId="5EF8203E" w14:textId="77777777" w:rsidTr="0027701D">
        <w:tc>
          <w:tcPr>
            <w:tcW w:w="4414" w:type="dxa"/>
            <w:vAlign w:val="center"/>
          </w:tcPr>
          <w:p w14:paraId="7053FCEC" w14:textId="5436FDFF" w:rsidR="001D3EF4" w:rsidRDefault="001D3EF4" w:rsidP="0027701D">
            <w:pPr>
              <w:pStyle w:val="CuerpoTesis"/>
              <w:jc w:val="center"/>
              <w:rPr>
                <w:lang w:val="es-EC"/>
              </w:rPr>
            </w:pPr>
            <w:r>
              <w:rPr>
                <w:lang w:val="es-EC"/>
              </w:rPr>
              <w:t>RF00</w:t>
            </w:r>
            <w:r>
              <w:rPr>
                <w:lang w:val="es-EC"/>
              </w:rPr>
              <w:t>8</w:t>
            </w:r>
          </w:p>
        </w:tc>
        <w:tc>
          <w:tcPr>
            <w:tcW w:w="4414" w:type="dxa"/>
            <w:vAlign w:val="center"/>
          </w:tcPr>
          <w:p w14:paraId="611ADF5F" w14:textId="77777777" w:rsidR="001D3EF4" w:rsidRDefault="001D3EF4" w:rsidP="0027701D">
            <w:pPr>
              <w:pStyle w:val="CuerpoTesis"/>
              <w:jc w:val="center"/>
              <w:rPr>
                <w:lang w:val="es-EC"/>
              </w:rPr>
            </w:pPr>
          </w:p>
        </w:tc>
      </w:tr>
      <w:tr w:rsidR="001D3EF4" w14:paraId="292A0073" w14:textId="77777777" w:rsidTr="0027701D">
        <w:tc>
          <w:tcPr>
            <w:tcW w:w="4414" w:type="dxa"/>
            <w:vAlign w:val="center"/>
          </w:tcPr>
          <w:p w14:paraId="25247CFF" w14:textId="0DCD7A4E" w:rsidR="001D3EF4" w:rsidRDefault="001D3EF4" w:rsidP="0027701D">
            <w:pPr>
              <w:pStyle w:val="CuerpoTesis"/>
              <w:jc w:val="center"/>
              <w:rPr>
                <w:lang w:val="es-EC"/>
              </w:rPr>
            </w:pPr>
            <w:r>
              <w:rPr>
                <w:lang w:val="es-EC"/>
              </w:rPr>
              <w:t>RF00</w:t>
            </w:r>
            <w:r>
              <w:rPr>
                <w:lang w:val="es-EC"/>
              </w:rPr>
              <w:t>9</w:t>
            </w:r>
          </w:p>
        </w:tc>
        <w:tc>
          <w:tcPr>
            <w:tcW w:w="4414" w:type="dxa"/>
            <w:vAlign w:val="center"/>
          </w:tcPr>
          <w:p w14:paraId="03DBFA9D" w14:textId="77777777" w:rsidR="001D3EF4" w:rsidRDefault="001D3EF4" w:rsidP="0027701D">
            <w:pPr>
              <w:pStyle w:val="CuerpoTesis"/>
              <w:jc w:val="center"/>
              <w:rPr>
                <w:lang w:val="es-EC"/>
              </w:rPr>
            </w:pPr>
          </w:p>
        </w:tc>
      </w:tr>
      <w:tr w:rsidR="001D3EF4" w14:paraId="571AD82B" w14:textId="77777777" w:rsidTr="0027701D">
        <w:tc>
          <w:tcPr>
            <w:tcW w:w="4414" w:type="dxa"/>
            <w:vAlign w:val="center"/>
          </w:tcPr>
          <w:p w14:paraId="1569C83E" w14:textId="60A8614F" w:rsidR="001D3EF4" w:rsidRDefault="001D3EF4" w:rsidP="0027701D">
            <w:pPr>
              <w:pStyle w:val="CuerpoTesis"/>
              <w:jc w:val="center"/>
              <w:rPr>
                <w:lang w:val="es-EC"/>
              </w:rPr>
            </w:pPr>
            <w:r>
              <w:rPr>
                <w:lang w:val="es-EC"/>
              </w:rPr>
              <w:t>RF0</w:t>
            </w:r>
            <w:r>
              <w:rPr>
                <w:lang w:val="es-EC"/>
              </w:rPr>
              <w:t>10</w:t>
            </w:r>
          </w:p>
        </w:tc>
        <w:tc>
          <w:tcPr>
            <w:tcW w:w="4414" w:type="dxa"/>
            <w:vAlign w:val="center"/>
          </w:tcPr>
          <w:p w14:paraId="1633AA59" w14:textId="77777777" w:rsidR="001D3EF4" w:rsidRDefault="001D3EF4" w:rsidP="0027701D">
            <w:pPr>
              <w:pStyle w:val="CuerpoTesis"/>
              <w:jc w:val="center"/>
              <w:rPr>
                <w:lang w:val="es-EC"/>
              </w:rPr>
            </w:pPr>
          </w:p>
        </w:tc>
      </w:tr>
      <w:tr w:rsidR="001D3EF4" w14:paraId="1DF3F8F3" w14:textId="77777777" w:rsidTr="0027701D">
        <w:tc>
          <w:tcPr>
            <w:tcW w:w="4414" w:type="dxa"/>
            <w:vAlign w:val="center"/>
          </w:tcPr>
          <w:p w14:paraId="143FCB95" w14:textId="34BC22BF" w:rsidR="001D3EF4" w:rsidRDefault="001D3EF4" w:rsidP="0027701D">
            <w:pPr>
              <w:pStyle w:val="CuerpoTesis"/>
              <w:jc w:val="center"/>
              <w:rPr>
                <w:lang w:val="es-EC"/>
              </w:rPr>
            </w:pPr>
            <w:r>
              <w:rPr>
                <w:lang w:val="es-EC"/>
              </w:rPr>
              <w:t>RF0</w:t>
            </w:r>
            <w:r>
              <w:rPr>
                <w:lang w:val="es-EC"/>
              </w:rPr>
              <w:t>1</w:t>
            </w:r>
            <w:r>
              <w:rPr>
                <w:lang w:val="es-EC"/>
              </w:rPr>
              <w:t>1</w:t>
            </w:r>
          </w:p>
        </w:tc>
        <w:tc>
          <w:tcPr>
            <w:tcW w:w="4414" w:type="dxa"/>
            <w:vAlign w:val="center"/>
          </w:tcPr>
          <w:p w14:paraId="6E71C734" w14:textId="77777777" w:rsidR="001D3EF4" w:rsidRDefault="001D3EF4" w:rsidP="0027701D">
            <w:pPr>
              <w:pStyle w:val="CuerpoTesis"/>
              <w:jc w:val="center"/>
              <w:rPr>
                <w:lang w:val="es-EC"/>
              </w:rPr>
            </w:pPr>
          </w:p>
        </w:tc>
      </w:tr>
      <w:tr w:rsidR="001D3EF4" w14:paraId="7EBEED39" w14:textId="77777777" w:rsidTr="0027701D">
        <w:tc>
          <w:tcPr>
            <w:tcW w:w="4414" w:type="dxa"/>
            <w:vAlign w:val="center"/>
          </w:tcPr>
          <w:p w14:paraId="4C935EF9" w14:textId="4C6BA40D" w:rsidR="001D3EF4" w:rsidRDefault="001D3EF4" w:rsidP="0027701D">
            <w:pPr>
              <w:pStyle w:val="CuerpoTesis"/>
              <w:jc w:val="center"/>
              <w:rPr>
                <w:lang w:val="es-EC"/>
              </w:rPr>
            </w:pPr>
            <w:r>
              <w:rPr>
                <w:lang w:val="es-EC"/>
              </w:rPr>
              <w:t>RF01</w:t>
            </w:r>
            <w:r>
              <w:rPr>
                <w:lang w:val="es-EC"/>
              </w:rPr>
              <w:t>2</w:t>
            </w:r>
          </w:p>
        </w:tc>
        <w:tc>
          <w:tcPr>
            <w:tcW w:w="4414" w:type="dxa"/>
            <w:vAlign w:val="center"/>
          </w:tcPr>
          <w:p w14:paraId="4CAF5E3B" w14:textId="77777777" w:rsidR="001D3EF4" w:rsidRDefault="001D3EF4" w:rsidP="0027701D">
            <w:pPr>
              <w:pStyle w:val="CuerpoTesis"/>
              <w:jc w:val="center"/>
              <w:rPr>
                <w:lang w:val="es-EC"/>
              </w:rPr>
            </w:pPr>
          </w:p>
        </w:tc>
      </w:tr>
      <w:tr w:rsidR="001D3EF4" w14:paraId="4054D65C" w14:textId="77777777" w:rsidTr="0027701D">
        <w:tc>
          <w:tcPr>
            <w:tcW w:w="4414" w:type="dxa"/>
            <w:vAlign w:val="center"/>
          </w:tcPr>
          <w:p w14:paraId="6522CB52" w14:textId="77E374A7" w:rsidR="001D3EF4" w:rsidRDefault="001D3EF4" w:rsidP="0027701D">
            <w:pPr>
              <w:pStyle w:val="CuerpoTesis"/>
              <w:jc w:val="center"/>
              <w:rPr>
                <w:lang w:val="es-EC"/>
              </w:rPr>
            </w:pPr>
            <w:r>
              <w:rPr>
                <w:lang w:val="es-EC"/>
              </w:rPr>
              <w:t>RF01</w:t>
            </w:r>
            <w:r>
              <w:rPr>
                <w:lang w:val="es-EC"/>
              </w:rPr>
              <w:t>3</w:t>
            </w:r>
          </w:p>
        </w:tc>
        <w:tc>
          <w:tcPr>
            <w:tcW w:w="4414" w:type="dxa"/>
            <w:vAlign w:val="center"/>
          </w:tcPr>
          <w:p w14:paraId="02DF01CD" w14:textId="77777777" w:rsidR="001D3EF4" w:rsidRDefault="001D3EF4" w:rsidP="0027701D">
            <w:pPr>
              <w:pStyle w:val="CuerpoTesis"/>
              <w:jc w:val="center"/>
              <w:rPr>
                <w:lang w:val="es-EC"/>
              </w:rPr>
            </w:pPr>
          </w:p>
        </w:tc>
      </w:tr>
      <w:tr w:rsidR="001D3EF4" w14:paraId="0B9B687A" w14:textId="77777777" w:rsidTr="0027701D">
        <w:tc>
          <w:tcPr>
            <w:tcW w:w="4414" w:type="dxa"/>
            <w:vAlign w:val="center"/>
          </w:tcPr>
          <w:p w14:paraId="2AEA8CF1" w14:textId="615805C1" w:rsidR="001D3EF4" w:rsidRDefault="001D3EF4" w:rsidP="0027701D">
            <w:pPr>
              <w:pStyle w:val="CuerpoTesis"/>
              <w:jc w:val="center"/>
              <w:rPr>
                <w:lang w:val="es-EC"/>
              </w:rPr>
            </w:pPr>
            <w:r>
              <w:rPr>
                <w:lang w:val="es-EC"/>
              </w:rPr>
              <w:t>RF01</w:t>
            </w:r>
            <w:r>
              <w:rPr>
                <w:lang w:val="es-EC"/>
              </w:rPr>
              <w:t>4</w:t>
            </w:r>
          </w:p>
        </w:tc>
        <w:tc>
          <w:tcPr>
            <w:tcW w:w="4414" w:type="dxa"/>
            <w:vAlign w:val="center"/>
          </w:tcPr>
          <w:p w14:paraId="032DB593" w14:textId="77777777" w:rsidR="001D3EF4" w:rsidRDefault="001D3EF4" w:rsidP="0027701D">
            <w:pPr>
              <w:pStyle w:val="CuerpoTesis"/>
              <w:jc w:val="center"/>
              <w:rPr>
                <w:lang w:val="es-EC"/>
              </w:rPr>
            </w:pPr>
          </w:p>
        </w:tc>
      </w:tr>
      <w:tr w:rsidR="001D3EF4" w14:paraId="589CAFEC" w14:textId="77777777" w:rsidTr="0027701D">
        <w:tc>
          <w:tcPr>
            <w:tcW w:w="4414" w:type="dxa"/>
            <w:vAlign w:val="center"/>
          </w:tcPr>
          <w:p w14:paraId="1DE5EE4D" w14:textId="5008039F" w:rsidR="001D3EF4" w:rsidRDefault="001D3EF4" w:rsidP="0027701D">
            <w:pPr>
              <w:pStyle w:val="CuerpoTesis"/>
              <w:jc w:val="center"/>
              <w:rPr>
                <w:lang w:val="es-EC"/>
              </w:rPr>
            </w:pPr>
            <w:r>
              <w:rPr>
                <w:lang w:val="es-EC"/>
              </w:rPr>
              <w:t>RF0</w:t>
            </w:r>
            <w:r>
              <w:rPr>
                <w:lang w:val="es-EC"/>
              </w:rPr>
              <w:t>15</w:t>
            </w:r>
          </w:p>
        </w:tc>
        <w:tc>
          <w:tcPr>
            <w:tcW w:w="4414" w:type="dxa"/>
            <w:vAlign w:val="center"/>
          </w:tcPr>
          <w:p w14:paraId="18F3B613" w14:textId="77777777" w:rsidR="001D3EF4" w:rsidRDefault="001D3EF4" w:rsidP="0027701D">
            <w:pPr>
              <w:pStyle w:val="CuerpoTesis"/>
              <w:jc w:val="center"/>
              <w:rPr>
                <w:lang w:val="es-EC"/>
              </w:rPr>
            </w:pPr>
          </w:p>
        </w:tc>
      </w:tr>
    </w:tbl>
    <w:p w14:paraId="54B24CFC" w14:textId="77777777" w:rsidR="00187883" w:rsidRDefault="00187883" w:rsidP="00D10D0D">
      <w:pPr>
        <w:pStyle w:val="CuerpoTesis"/>
        <w:rPr>
          <w:lang w:val="es-EC"/>
        </w:rPr>
      </w:pPr>
    </w:p>
    <w:p w14:paraId="47077AE6" w14:textId="77777777" w:rsidR="00E448F8" w:rsidRDefault="00E448F8" w:rsidP="00D10D0D">
      <w:pPr>
        <w:pStyle w:val="CuerpoTesis"/>
        <w:rPr>
          <w:lang w:val="es-EC"/>
        </w:rPr>
      </w:pPr>
    </w:p>
    <w:p w14:paraId="22806655" w14:textId="77777777" w:rsidR="00190430" w:rsidRDefault="00190430"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7F8B9250"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745C7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fldChar w:fldCharType="separate"/>
      </w:r>
      <w:r w:rsidRPr="00364A1D">
        <w:rPr>
          <w:noProof/>
        </w:rPr>
        <w:t>[7]</w:t>
      </w:r>
      <w:r>
        <w:fldChar w:fldCharType="end"/>
      </w:r>
      <w:r>
        <w:t xml:space="preserve">. </w:t>
      </w:r>
      <w:r>
        <w:tab/>
      </w:r>
    </w:p>
    <w:p w14:paraId="442A7EF2" w14:textId="77777777" w:rsidR="00364A1D" w:rsidRDefault="00364A1D" w:rsidP="00D10D0D">
      <w:pPr>
        <w:pStyle w:val="CuerpoTesis"/>
        <w:rPr>
          <w:b/>
          <w:lang w:val="es-EC"/>
        </w:rPr>
      </w:pPr>
    </w:p>
    <w:p w14:paraId="0844BB24" w14:textId="3C14FC9B" w:rsidR="00042506" w:rsidRPr="00042506" w:rsidRDefault="00042506" w:rsidP="00D10D0D">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745C7B">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4]","plainTextFormattedCitation":"[24]","previouslyFormattedCitation":"[23]"},"properties":{"noteIndex":0},"schema":"https://github.com/citation-style-language/schema/raw/master/csl-citation.json"}</w:instrText>
      </w:r>
      <w:r w:rsidR="001C73EA">
        <w:rPr>
          <w:lang w:val="es-EC"/>
        </w:rPr>
        <w:fldChar w:fldCharType="separate"/>
      </w:r>
      <w:r w:rsidR="00745C7B" w:rsidRPr="00745C7B">
        <w:rPr>
          <w:noProof/>
          <w:lang w:val="es-EC"/>
        </w:rPr>
        <w:t>[24]</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6E5D0482" w14:textId="6B94A4CD" w:rsidR="004D18C8" w:rsidRDefault="004D18C8">
      <w:pPr>
        <w:rPr>
          <w:rFonts w:ascii="Arial" w:hAnsi="Arial"/>
          <w:b/>
          <w:lang w:val="es-EC"/>
        </w:rPr>
      </w:pPr>
      <w:r>
        <w:rPr>
          <w:b/>
          <w:lang w:val="es-EC"/>
        </w:rPr>
        <w:br w:type="page"/>
      </w:r>
    </w:p>
    <w:p w14:paraId="6F935963" w14:textId="63D446BB" w:rsidR="00A74B0A" w:rsidRDefault="00A74B0A" w:rsidP="00A74B0A">
      <w:pPr>
        <w:pStyle w:val="Caption"/>
      </w:pPr>
      <w:bookmarkStart w:id="57" w:name="_Ref530638573"/>
      <w:bookmarkStart w:id="58" w:name="_Toc530638440"/>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AA1BB7">
        <w:rPr>
          <w:noProof/>
        </w:rPr>
        <w:t>V</w:t>
      </w:r>
      <w:r w:rsidR="007E2FB6">
        <w:rPr>
          <w:noProof/>
        </w:rPr>
        <w:fldChar w:fldCharType="end"/>
      </w:r>
      <w:bookmarkEnd w:id="57"/>
      <w:r>
        <w:t xml:space="preserve">. </w:t>
      </w:r>
      <w:r>
        <w:br/>
      </w:r>
      <w:r w:rsidR="000F03AC">
        <w:t>MODELO DE HISTORIA DE USUARIO</w:t>
      </w:r>
      <w:bookmarkEnd w:id="58"/>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59"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59"/>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08C38BA8" w14:textId="53C5BC7B" w:rsidR="00190430" w:rsidRDefault="00190430">
      <w:pPr>
        <w:rPr>
          <w:rFonts w:ascii="Arial" w:hAnsi="Arial"/>
          <w:lang w:val="es-EC"/>
        </w:rPr>
      </w:pPr>
      <w:r>
        <w:rPr>
          <w:lang w:val="es-EC"/>
        </w:rPr>
        <w:br w:type="page"/>
      </w:r>
    </w:p>
    <w:p w14:paraId="63DC8C94" w14:textId="77777777" w:rsidR="007E2FB6" w:rsidRPr="00891229" w:rsidRDefault="007E2FB6" w:rsidP="007E2FB6">
      <w:pPr>
        <w:pStyle w:val="CuerpoTesis"/>
        <w:rPr>
          <w:lang w:val="es-EC"/>
        </w:rPr>
      </w:pPr>
    </w:p>
    <w:p w14:paraId="4D971948" w14:textId="77777777" w:rsidR="002E6218" w:rsidRPr="00D55A66" w:rsidRDefault="002E621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0" w:name="_Toc530638418"/>
      <w:r w:rsidRPr="00A8214A">
        <w:rPr>
          <w:lang w:val="es-EC"/>
        </w:rPr>
        <w:t>Establecer plataforma para el desarrollo de la solución informática.</w:t>
      </w:r>
      <w:bookmarkEnd w:id="60"/>
    </w:p>
    <w:p w14:paraId="136C5353" w14:textId="77777777" w:rsidR="002E6218" w:rsidRDefault="002E6218" w:rsidP="00D755A7">
      <w:pPr>
        <w:pStyle w:val="E2Tesis"/>
        <w:numPr>
          <w:ilvl w:val="0"/>
          <w:numId w:val="8"/>
        </w:numPr>
        <w:rPr>
          <w:lang w:val="es-EC"/>
        </w:rPr>
      </w:pPr>
      <w:bookmarkStart w:id="61" w:name="_Toc530638419"/>
      <w:r w:rsidRPr="00A8214A">
        <w:rPr>
          <w:lang w:val="es-EC"/>
        </w:rPr>
        <w:t>Analizar y modelar las funcionalidades de la solución informática en base a los requerimientos dados por la clínica odontológica.</w:t>
      </w:r>
      <w:bookmarkEnd w:id="61"/>
    </w:p>
    <w:p w14:paraId="3DC54229" w14:textId="77777777" w:rsidR="002E6218" w:rsidRDefault="002E6218" w:rsidP="00D755A7">
      <w:pPr>
        <w:pStyle w:val="E2Tesis"/>
        <w:numPr>
          <w:ilvl w:val="0"/>
          <w:numId w:val="8"/>
        </w:numPr>
        <w:rPr>
          <w:lang w:val="es-EC"/>
        </w:rPr>
      </w:pPr>
      <w:bookmarkStart w:id="62"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2"/>
    </w:p>
    <w:p w14:paraId="538802C6" w14:textId="77777777" w:rsidR="002E6218" w:rsidRPr="00F63A85" w:rsidRDefault="002E6218" w:rsidP="00D755A7">
      <w:pPr>
        <w:pStyle w:val="E2Tesis"/>
        <w:numPr>
          <w:ilvl w:val="0"/>
          <w:numId w:val="8"/>
        </w:numPr>
        <w:rPr>
          <w:lang w:val="es-EC"/>
        </w:rPr>
      </w:pPr>
      <w:bookmarkStart w:id="63" w:name="_Toc530638421"/>
      <w:r w:rsidRPr="00C31E68">
        <w:rPr>
          <w:lang w:val="es-EC"/>
        </w:rPr>
        <w:t>Elaborar documentación</w:t>
      </w:r>
      <w:bookmarkEnd w:id="63"/>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4" w:name="_Toc527403372"/>
      <w:bookmarkStart w:id="65" w:name="_Toc530638422"/>
      <w:r>
        <w:lastRenderedPageBreak/>
        <w:t>Discusión</w:t>
      </w:r>
      <w:bookmarkEnd w:id="64"/>
      <w:bookmarkEnd w:id="65"/>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66" w:name="_Toc527403373"/>
      <w:bookmarkStart w:id="67" w:name="_Toc530638423"/>
      <w:r>
        <w:t>Desarrollo de la propuesta alternativa</w:t>
      </w:r>
      <w:bookmarkEnd w:id="66"/>
      <w:bookmarkEnd w:id="67"/>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68" w:name="_Toc527403374"/>
      <w:bookmarkStart w:id="69" w:name="_Toc530638424"/>
      <w:r>
        <w:t>Valoración Técnica económica ambiental</w:t>
      </w:r>
      <w:bookmarkEnd w:id="68"/>
      <w:bookmarkEnd w:id="69"/>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1275A1C4" w14:textId="6AAB5D75" w:rsidR="005A4EB0" w:rsidRDefault="00F83759" w:rsidP="005A4EB0">
      <w:pPr>
        <w:pStyle w:val="E1Tesis"/>
        <w:numPr>
          <w:ilvl w:val="0"/>
          <w:numId w:val="1"/>
        </w:numPr>
      </w:pPr>
      <w:bookmarkStart w:id="70" w:name="_Toc527403375"/>
      <w:bookmarkStart w:id="71" w:name="_Toc530638425"/>
      <w:r>
        <w:lastRenderedPageBreak/>
        <w:t>Conclusiones</w:t>
      </w:r>
      <w:bookmarkEnd w:id="70"/>
      <w:bookmarkEnd w:id="71"/>
    </w:p>
    <w:p w14:paraId="4B2D486A" w14:textId="6B940B6B" w:rsidR="001C369D" w:rsidRPr="001C369D" w:rsidRDefault="001C369D" w:rsidP="001C369D">
      <w:pPr>
        <w:pStyle w:val="CuerpoTesis"/>
      </w:pPr>
      <w:r>
        <w:t>En el presente apartado se detalla las principales</w:t>
      </w:r>
    </w:p>
    <w:p w14:paraId="45146B03" w14:textId="76837D33" w:rsidR="00F83759" w:rsidRDefault="005A4EB0" w:rsidP="001C369D">
      <w:pPr>
        <w:pStyle w:val="CuerpoTesis"/>
        <w:numPr>
          <w:ilvl w:val="4"/>
          <w:numId w:val="1"/>
        </w:numPr>
      </w:pPr>
      <w:r>
        <w:t>As</w:t>
      </w:r>
      <w:r>
        <w:tab/>
      </w:r>
      <w:r>
        <w:tab/>
      </w:r>
      <w:r w:rsidR="00F83759">
        <w:br w:type="page"/>
      </w:r>
    </w:p>
    <w:p w14:paraId="3B5A1C1F" w14:textId="77777777" w:rsidR="00F83759" w:rsidRDefault="00F83759" w:rsidP="003052B7">
      <w:pPr>
        <w:pStyle w:val="E1Tesis"/>
        <w:numPr>
          <w:ilvl w:val="0"/>
          <w:numId w:val="1"/>
        </w:numPr>
      </w:pPr>
      <w:bookmarkStart w:id="72" w:name="_Toc527403376"/>
      <w:bookmarkStart w:id="73" w:name="_Toc530638426"/>
      <w:r>
        <w:t>Recomendaciones</w:t>
      </w:r>
      <w:bookmarkEnd w:id="72"/>
      <w:bookmarkEnd w:id="73"/>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4" w:name="_Toc527403377"/>
      <w:bookmarkStart w:id="75" w:name="_Toc530638427"/>
      <w:r>
        <w:t>Bibliografía</w:t>
      </w:r>
      <w:bookmarkEnd w:id="74"/>
      <w:bookmarkEnd w:id="75"/>
    </w:p>
    <w:p w14:paraId="2ACD6B25" w14:textId="77777777" w:rsidR="003447B7" w:rsidRDefault="003447B7" w:rsidP="00F63A85">
      <w:pPr>
        <w:pStyle w:val="CuerpoTesis"/>
      </w:pPr>
    </w:p>
    <w:bookmarkStart w:id="76" w:name="_Toc527403378"/>
    <w:p w14:paraId="0E7E1425" w14:textId="64686362" w:rsidR="00745C7B" w:rsidRPr="00745C7B" w:rsidRDefault="00C831C8" w:rsidP="00745C7B">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579C1">
        <w:rPr>
          <w:lang w:val="en-US"/>
        </w:rPr>
        <w:instrText xml:space="preserve">ADDIN Mendeley Bibliography CSL_BIBLIOGRAPHY </w:instrText>
      </w:r>
      <w:r>
        <w:fldChar w:fldCharType="separate"/>
      </w:r>
      <w:r w:rsidR="00745C7B" w:rsidRPr="00745C7B">
        <w:rPr>
          <w:rFonts w:ascii="Calibri" w:hAnsi="Calibri" w:cs="Calibri"/>
          <w:noProof/>
          <w:szCs w:val="24"/>
        </w:rPr>
        <w:t>[1]</w:t>
      </w:r>
      <w:r w:rsidR="00745C7B" w:rsidRPr="00745C7B">
        <w:rPr>
          <w:rFonts w:ascii="Calibri" w:hAnsi="Calibri" w:cs="Calibri"/>
          <w:noProof/>
          <w:szCs w:val="24"/>
        </w:rPr>
        <w:tab/>
        <w:t>K. Barbara, “Guidelines for performing Systematic Literature Reviews in Software Engineering,” 2007.</w:t>
      </w:r>
    </w:p>
    <w:p w14:paraId="15D796E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w:t>
      </w:r>
      <w:r w:rsidRPr="00745C7B">
        <w:rPr>
          <w:rFonts w:ascii="Calibri" w:hAnsi="Calibri" w:cs="Calibri"/>
          <w:noProof/>
          <w:szCs w:val="24"/>
        </w:rPr>
        <w:tab/>
        <w:t>B. Kitchenham, “Procedures for Performing Systematic Reviews,” 2004.</w:t>
      </w:r>
    </w:p>
    <w:p w14:paraId="0AC5C084"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w:t>
      </w:r>
      <w:r w:rsidRPr="00745C7B">
        <w:rPr>
          <w:rFonts w:ascii="Calibri" w:hAnsi="Calibri" w:cs="Calibri"/>
          <w:noProof/>
          <w:szCs w:val="24"/>
        </w:rPr>
        <w:tab/>
        <w:t xml:space="preserve">J. D. Velásquez Henao and J. D. V. Henao, “Una Guía Corta para Escribir Revisiones Sistemáticas de Literatura. Parte 4,” </w:t>
      </w:r>
      <w:r w:rsidRPr="00745C7B">
        <w:rPr>
          <w:rFonts w:ascii="Calibri" w:hAnsi="Calibri" w:cs="Calibri"/>
          <w:i/>
          <w:iCs/>
          <w:noProof/>
          <w:szCs w:val="24"/>
        </w:rPr>
        <w:t>DYNA</w:t>
      </w:r>
      <w:r w:rsidRPr="00745C7B">
        <w:rPr>
          <w:rFonts w:ascii="Calibri" w:hAnsi="Calibri" w:cs="Calibri"/>
          <w:noProof/>
          <w:szCs w:val="24"/>
        </w:rPr>
        <w:t>, vol. 82, no. 190, pp. 9–12, May 2015.</w:t>
      </w:r>
    </w:p>
    <w:p w14:paraId="5F774731"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4]</w:t>
      </w:r>
      <w:r w:rsidRPr="00745C7B">
        <w:rPr>
          <w:rFonts w:ascii="Calibri" w:hAnsi="Calibri" w:cs="Calibri"/>
          <w:noProof/>
          <w:szCs w:val="24"/>
        </w:rPr>
        <w:tab/>
        <w:t xml:space="preserve">J. D. Velásquez, “Una Guía Corta para Escribir Revisiones Sistemáticas de Literatura Parte 3,” </w:t>
      </w:r>
      <w:r w:rsidRPr="00745C7B">
        <w:rPr>
          <w:rFonts w:ascii="Calibri" w:hAnsi="Calibri" w:cs="Calibri"/>
          <w:i/>
          <w:iCs/>
          <w:noProof/>
          <w:szCs w:val="24"/>
        </w:rPr>
        <w:t>DYNA</w:t>
      </w:r>
      <w:r w:rsidRPr="00745C7B">
        <w:rPr>
          <w:rFonts w:ascii="Calibri" w:hAnsi="Calibri" w:cs="Calibri"/>
          <w:noProof/>
          <w:szCs w:val="24"/>
        </w:rPr>
        <w:t>, vol. 82, no. 189, pp. 9–12, Feb. 2015.</w:t>
      </w:r>
    </w:p>
    <w:p w14:paraId="7DF30853"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5]</w:t>
      </w:r>
      <w:r w:rsidRPr="00745C7B">
        <w:rPr>
          <w:rFonts w:ascii="Calibri" w:hAnsi="Calibri" w:cs="Calibri"/>
          <w:noProof/>
          <w:szCs w:val="24"/>
        </w:rPr>
        <w:tab/>
        <w:t xml:space="preserve">“Una Guía Corta para Escribir Revisiones Sistemáticas de Literatura Parte 1,” </w:t>
      </w:r>
      <w:r w:rsidRPr="00745C7B">
        <w:rPr>
          <w:rFonts w:ascii="Calibri" w:hAnsi="Calibri" w:cs="Calibri"/>
          <w:i/>
          <w:iCs/>
          <w:noProof/>
          <w:szCs w:val="24"/>
        </w:rPr>
        <w:t>DYNA</w:t>
      </w:r>
      <w:r w:rsidRPr="00745C7B">
        <w:rPr>
          <w:rFonts w:ascii="Calibri" w:hAnsi="Calibri" w:cs="Calibri"/>
          <w:noProof/>
          <w:szCs w:val="24"/>
        </w:rPr>
        <w:t>, vol. 81, no. 187, pp. 9–10, 2014.</w:t>
      </w:r>
    </w:p>
    <w:p w14:paraId="6F935D13"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6]</w:t>
      </w:r>
      <w:r w:rsidRPr="00745C7B">
        <w:rPr>
          <w:rFonts w:ascii="Calibri" w:hAnsi="Calibri" w:cs="Calibri"/>
          <w:noProof/>
          <w:szCs w:val="24"/>
        </w:rPr>
        <w:tab/>
        <w:t xml:space="preserve">I. Sommerville, </w:t>
      </w:r>
      <w:r w:rsidRPr="00745C7B">
        <w:rPr>
          <w:rFonts w:ascii="Calibri" w:hAnsi="Calibri" w:cs="Calibri"/>
          <w:i/>
          <w:iCs/>
          <w:noProof/>
          <w:szCs w:val="24"/>
        </w:rPr>
        <w:t>Software Engineering</w:t>
      </w:r>
      <w:r w:rsidRPr="00745C7B">
        <w:rPr>
          <w:rFonts w:ascii="Calibri" w:hAnsi="Calibri" w:cs="Calibri"/>
          <w:noProof/>
          <w:szCs w:val="24"/>
        </w:rPr>
        <w:t>. 2011.</w:t>
      </w:r>
    </w:p>
    <w:p w14:paraId="036684B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7]</w:t>
      </w:r>
      <w:r w:rsidRPr="00745C7B">
        <w:rPr>
          <w:rFonts w:ascii="Calibri" w:hAnsi="Calibri" w:cs="Calibri"/>
          <w:noProof/>
          <w:szCs w:val="24"/>
        </w:rPr>
        <w:tab/>
        <w:t xml:space="preserve">K. BECK, </w:t>
      </w:r>
      <w:r w:rsidRPr="00745C7B">
        <w:rPr>
          <w:rFonts w:ascii="Calibri" w:hAnsi="Calibri" w:cs="Calibri"/>
          <w:i/>
          <w:iCs/>
          <w:noProof/>
          <w:szCs w:val="24"/>
        </w:rPr>
        <w:t>Una explicación de la programación extrema:Aceptar el cambio.</w:t>
      </w:r>
      <w:r w:rsidRPr="00745C7B">
        <w:rPr>
          <w:rFonts w:ascii="Calibri" w:hAnsi="Calibri" w:cs="Calibri"/>
          <w:noProof/>
          <w:szCs w:val="24"/>
        </w:rPr>
        <w:t xml:space="preserve"> MADRID, 2002.</w:t>
      </w:r>
    </w:p>
    <w:p w14:paraId="0EFEEA41"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8]</w:t>
      </w:r>
      <w:r w:rsidRPr="00745C7B">
        <w:rPr>
          <w:rFonts w:ascii="Calibri" w:hAnsi="Calibri" w:cs="Calibri"/>
          <w:noProof/>
          <w:szCs w:val="24"/>
        </w:rPr>
        <w:tab/>
        <w:t>Bustamante Dayana and Rodríguez Jean, “Metodología Actual-Metodología XP,” 2014.</w:t>
      </w:r>
    </w:p>
    <w:p w14:paraId="646D7DC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9]</w:t>
      </w:r>
      <w:r w:rsidRPr="00745C7B">
        <w:rPr>
          <w:rFonts w:ascii="Calibri" w:hAnsi="Calibri" w:cs="Calibri"/>
          <w:noProof/>
          <w:szCs w:val="24"/>
        </w:rPr>
        <w:tab/>
        <w:t>L. Florez, M. Felipe, G. Tobon, U. Tecnologica, D. E. Pereira, and F. De Ingenierias, “FORMULACION DE CRITERIOS PARA LA SELECCION DE METODOLOGIAS DE DESARROLLO DE SOFTWARE.”</w:t>
      </w:r>
    </w:p>
    <w:p w14:paraId="57801888"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0]</w:t>
      </w:r>
      <w:r w:rsidRPr="00745C7B">
        <w:rPr>
          <w:rFonts w:ascii="Calibri" w:hAnsi="Calibri" w:cs="Calibri"/>
          <w:noProof/>
          <w:szCs w:val="24"/>
        </w:rPr>
        <w:tab/>
        <w:t>L. G. Definitiva, “La Guía de Scrum.”</w:t>
      </w:r>
    </w:p>
    <w:p w14:paraId="683A0B4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1]</w:t>
      </w:r>
      <w:r w:rsidRPr="00745C7B">
        <w:rPr>
          <w:rFonts w:ascii="Calibri" w:hAnsi="Calibri" w:cs="Calibri"/>
          <w:noProof/>
          <w:szCs w:val="24"/>
        </w:rPr>
        <w:tab/>
        <w:t>Manuel Trigas Gallego, “Metodología Scrum.”</w:t>
      </w:r>
    </w:p>
    <w:p w14:paraId="15D0400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2]</w:t>
      </w:r>
      <w:r w:rsidRPr="00745C7B">
        <w:rPr>
          <w:rFonts w:ascii="Calibri" w:hAnsi="Calibri" w:cs="Calibri"/>
          <w:noProof/>
          <w:szCs w:val="24"/>
        </w:rPr>
        <w:tab/>
        <w:t xml:space="preserve">A. Cockburn, </w:t>
      </w:r>
      <w:r w:rsidRPr="00745C7B">
        <w:rPr>
          <w:rFonts w:ascii="Calibri" w:hAnsi="Calibri" w:cs="Calibri"/>
          <w:i/>
          <w:iCs/>
          <w:noProof/>
          <w:szCs w:val="24"/>
        </w:rPr>
        <w:t>Agile software development</w:t>
      </w:r>
      <w:r w:rsidRPr="00745C7B">
        <w:rPr>
          <w:rFonts w:ascii="Calibri" w:hAnsi="Calibri" w:cs="Calibri"/>
          <w:noProof/>
          <w:szCs w:val="24"/>
        </w:rPr>
        <w:t>. 2002.</w:t>
      </w:r>
    </w:p>
    <w:p w14:paraId="7135D33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3]</w:t>
      </w:r>
      <w:r w:rsidRPr="00745C7B">
        <w:rPr>
          <w:rFonts w:ascii="Calibri" w:hAnsi="Calibri" w:cs="Calibri"/>
          <w:noProof/>
          <w:szCs w:val="24"/>
        </w:rPr>
        <w:tab/>
        <w:t>A. O. Duarte and M. Rojas, “Las Metodologías de Desarrollo Ágil como una Oportunidad para la Ingeniería del Software Educativo,” 2008.</w:t>
      </w:r>
    </w:p>
    <w:p w14:paraId="38F5C4EB"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4]</w:t>
      </w:r>
      <w:r w:rsidRPr="00745C7B">
        <w:rPr>
          <w:rFonts w:ascii="Calibri" w:hAnsi="Calibri" w:cs="Calibri"/>
          <w:noProof/>
          <w:szCs w:val="24"/>
        </w:rPr>
        <w:tab/>
        <w:t>Oya Maria Rosa and Torrealba Javier, “MÉTODO DE DESARROLLO DE SISTEMAS DINÁMICOS (DSDM),” Venezule, 2016.</w:t>
      </w:r>
    </w:p>
    <w:p w14:paraId="47904BA7"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5]</w:t>
      </w:r>
      <w:r w:rsidRPr="00745C7B">
        <w:rPr>
          <w:rFonts w:ascii="Calibri" w:hAnsi="Calibri" w:cs="Calibri"/>
          <w:noProof/>
          <w:szCs w:val="24"/>
        </w:rPr>
        <w:tab/>
        <w:t>A. Iacovelli and C. Souveyet, “Framework for Agile Methods Classification,” 2008.</w:t>
      </w:r>
    </w:p>
    <w:p w14:paraId="05B32F2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6]</w:t>
      </w:r>
      <w:r w:rsidRPr="00745C7B">
        <w:rPr>
          <w:rFonts w:ascii="Calibri" w:hAnsi="Calibri" w:cs="Calibri"/>
          <w:noProof/>
          <w:szCs w:val="24"/>
        </w:rPr>
        <w:tab/>
        <w:t>G. Ahmad, Soomro Tariq, and Nawas Mohammad, “Agile Methodologies : Comparative Study and Future Direction,” no. July, 2014.</w:t>
      </w:r>
    </w:p>
    <w:p w14:paraId="462554DF"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7]</w:t>
      </w:r>
      <w:r w:rsidRPr="00745C7B">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2135B718"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8]</w:t>
      </w:r>
      <w:r w:rsidRPr="00745C7B">
        <w:rPr>
          <w:rFonts w:ascii="Calibri" w:hAnsi="Calibri" w:cs="Calibri"/>
          <w:noProof/>
          <w:szCs w:val="24"/>
        </w:rPr>
        <w:tab/>
        <w:t xml:space="preserve">F. Valtion teknillinen tutkimuskeskus., J. Acosta, J. Ariza, and M. Salas, </w:t>
      </w:r>
      <w:r w:rsidRPr="00745C7B">
        <w:rPr>
          <w:rFonts w:ascii="Calibri" w:hAnsi="Calibri" w:cs="Calibri"/>
          <w:i/>
          <w:iCs/>
          <w:noProof/>
          <w:szCs w:val="24"/>
        </w:rPr>
        <w:t>Estudio y análisis de los framework en php basados en el modelo vista controlador para el desarrollo de software orientado a la web</w:t>
      </w:r>
      <w:r w:rsidRPr="00745C7B">
        <w:rPr>
          <w:rFonts w:ascii="Calibri" w:hAnsi="Calibri" w:cs="Calibri"/>
          <w:noProof/>
          <w:szCs w:val="24"/>
        </w:rPr>
        <w:t>, vol. 4, no. 2. VTT, 2013.</w:t>
      </w:r>
    </w:p>
    <w:p w14:paraId="24BDE38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9]</w:t>
      </w:r>
      <w:r w:rsidRPr="00745C7B">
        <w:rPr>
          <w:rFonts w:ascii="Calibri" w:hAnsi="Calibri" w:cs="Calibri"/>
          <w:noProof/>
          <w:szCs w:val="24"/>
        </w:rPr>
        <w:tab/>
        <w:t xml:space="preserve">X. Li, S. Karnan, and J. A. Chishti, “An empirical study of three PHP frameworks,” </w:t>
      </w:r>
      <w:r w:rsidRPr="00745C7B">
        <w:rPr>
          <w:rFonts w:ascii="Calibri" w:hAnsi="Calibri" w:cs="Calibri"/>
          <w:i/>
          <w:iCs/>
          <w:noProof/>
          <w:szCs w:val="24"/>
        </w:rPr>
        <w:t>2017 4th Int. Conf. Syst. Informatics, ICSAI 2017</w:t>
      </w:r>
      <w:r w:rsidRPr="00745C7B">
        <w:rPr>
          <w:rFonts w:ascii="Calibri" w:hAnsi="Calibri" w:cs="Calibri"/>
          <w:noProof/>
          <w:szCs w:val="24"/>
        </w:rPr>
        <w:t>, vol. 2018–Janua, no. Icsai, pp. 1636–1640, 2018.</w:t>
      </w:r>
    </w:p>
    <w:p w14:paraId="23CE29F4"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0]</w:t>
      </w:r>
      <w:r w:rsidRPr="00745C7B">
        <w:rPr>
          <w:rFonts w:ascii="Calibri" w:hAnsi="Calibri" w:cs="Calibri"/>
          <w:noProof/>
          <w:szCs w:val="24"/>
        </w:rPr>
        <w:tab/>
        <w:t xml:space="preserve">S. De Gestión, D. C. De Méritos, R. Valarezo, and T. Guarda, “Comparativo de los Frameworks Laravel y Codeigniter Frameworks,” </w:t>
      </w:r>
      <w:r w:rsidRPr="00745C7B">
        <w:rPr>
          <w:rFonts w:ascii="Calibri" w:hAnsi="Calibri" w:cs="Calibri"/>
          <w:i/>
          <w:iCs/>
          <w:noProof/>
          <w:szCs w:val="24"/>
        </w:rPr>
        <w:t>2018 13th Iber. Conf. Inf. Syst. Technol.</w:t>
      </w:r>
      <w:r w:rsidRPr="00745C7B">
        <w:rPr>
          <w:rFonts w:ascii="Calibri" w:hAnsi="Calibri" w:cs="Calibri"/>
          <w:noProof/>
          <w:szCs w:val="24"/>
        </w:rPr>
        <w:t>, pp. 1–6.</w:t>
      </w:r>
    </w:p>
    <w:p w14:paraId="372C37CE"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1]</w:t>
      </w:r>
      <w:r w:rsidRPr="00745C7B">
        <w:rPr>
          <w:rFonts w:ascii="Calibri" w:hAnsi="Calibri" w:cs="Calibri"/>
          <w:noProof/>
          <w:szCs w:val="24"/>
        </w:rPr>
        <w:tab/>
        <w:t xml:space="preserve">U. Ibrahim, J. B. Hayfron-Acquah, and F. Twum, “COMPARATIVE ANALYSIS OF CODEIGNITER AND LARAVEL IN RELATION TO OBJECT-RELATIONAL MAPPING, LOAD TESTING AND STRESS TESTING,” </w:t>
      </w:r>
      <w:r w:rsidRPr="00745C7B">
        <w:rPr>
          <w:rFonts w:ascii="Calibri" w:hAnsi="Calibri" w:cs="Calibri"/>
          <w:i/>
          <w:iCs/>
          <w:noProof/>
          <w:szCs w:val="24"/>
        </w:rPr>
        <w:t>Int. Res. J. Eng. Technol.</w:t>
      </w:r>
    </w:p>
    <w:p w14:paraId="36659C39"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2]</w:t>
      </w:r>
      <w:r w:rsidRPr="00745C7B">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73270DFF"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3]</w:t>
      </w:r>
      <w:r w:rsidRPr="00745C7B">
        <w:rPr>
          <w:rFonts w:ascii="Calibri" w:hAnsi="Calibri" w:cs="Calibri"/>
          <w:noProof/>
          <w:szCs w:val="24"/>
        </w:rPr>
        <w:tab/>
        <w:t>S. Engineering Standards Committee of the IEEE Computer Society, “ISO/IEC/IEEE 29148:2011(E), Systems and software engineering — Life cycle processes — Requirements engineering,” 2011.</w:t>
      </w:r>
    </w:p>
    <w:p w14:paraId="3C50E0EE"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4]</w:t>
      </w:r>
      <w:r w:rsidRPr="00745C7B">
        <w:rPr>
          <w:rFonts w:ascii="Calibri" w:hAnsi="Calibri" w:cs="Calibri"/>
          <w:noProof/>
          <w:szCs w:val="24"/>
        </w:rPr>
        <w:tab/>
        <w:t>K. V. Suaza, “Definición de equivalencias entre historias de usuario y especificaciones en UN-LENCEP para el desarrollo ágil de software,” 2013.</w:t>
      </w:r>
    </w:p>
    <w:p w14:paraId="05D1D684"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5]</w:t>
      </w:r>
      <w:r w:rsidRPr="00745C7B">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5E1F4770"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6]</w:t>
      </w:r>
      <w:r w:rsidRPr="00745C7B">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71048A72"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7]</w:t>
      </w:r>
      <w:r w:rsidRPr="00745C7B">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564033CB"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8]</w:t>
      </w:r>
      <w:r w:rsidRPr="00745C7B">
        <w:rPr>
          <w:rFonts w:ascii="Calibri" w:hAnsi="Calibri" w:cs="Calibri"/>
          <w:noProof/>
          <w:szCs w:val="24"/>
        </w:rPr>
        <w:tab/>
        <w:t xml:space="preserve">C.-Y. Lin </w:t>
      </w:r>
      <w:r w:rsidRPr="00745C7B">
        <w:rPr>
          <w:rFonts w:ascii="Calibri" w:hAnsi="Calibri" w:cs="Calibri"/>
          <w:i/>
          <w:iCs/>
          <w:noProof/>
          <w:szCs w:val="24"/>
        </w:rPr>
        <w:t>et al.</w:t>
      </w:r>
      <w:r w:rsidRPr="00745C7B">
        <w:rPr>
          <w:rFonts w:ascii="Calibri" w:hAnsi="Calibri" w:cs="Calibri"/>
          <w:noProof/>
          <w:szCs w:val="24"/>
        </w:rPr>
        <w:t>, “Improvements in dental care using a new mobile app with cloud services,” 2014.</w:t>
      </w:r>
    </w:p>
    <w:p w14:paraId="780FE0AA"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9]</w:t>
      </w:r>
      <w:r w:rsidRPr="00745C7B">
        <w:rPr>
          <w:rFonts w:ascii="Calibri" w:hAnsi="Calibri" w:cs="Calibri"/>
          <w:noProof/>
          <w:szCs w:val="24"/>
        </w:rPr>
        <w:tab/>
        <w:t xml:space="preserve">D. Milagros </w:t>
      </w:r>
      <w:r w:rsidRPr="00745C7B">
        <w:rPr>
          <w:rFonts w:ascii="Calibri" w:hAnsi="Calibri" w:cs="Calibri"/>
          <w:i/>
          <w:iCs/>
          <w:noProof/>
          <w:szCs w:val="24"/>
        </w:rPr>
        <w:t>et al.</w:t>
      </w:r>
      <w:r w:rsidRPr="00745C7B">
        <w:rPr>
          <w:rFonts w:ascii="Calibri" w:hAnsi="Calibri" w:cs="Calibri"/>
          <w:noProof/>
          <w:szCs w:val="24"/>
        </w:rPr>
        <w:t>, “Diseño del software de gestión Medical Records Orthodont-Soft The design of a piece of software: Orthodont-Soft Medical Records,” 2016.</w:t>
      </w:r>
    </w:p>
    <w:p w14:paraId="142AC582"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0]</w:t>
      </w:r>
      <w:r w:rsidRPr="00745C7B">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47E7C77F"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1]</w:t>
      </w:r>
      <w:r w:rsidRPr="00745C7B">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21DD209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2]</w:t>
      </w:r>
      <w:r w:rsidRPr="00745C7B">
        <w:rPr>
          <w:rFonts w:ascii="Calibri" w:hAnsi="Calibri" w:cs="Calibri"/>
          <w:noProof/>
          <w:szCs w:val="24"/>
        </w:rPr>
        <w:tab/>
        <w:t>Chillagano Lucio Alex Eduardo, “Aplicación Web Para La Gestión Académica y Administrativa De La Unidad De Atención Odontológica Uniandes,” Ambato, 2018.</w:t>
      </w:r>
    </w:p>
    <w:p w14:paraId="3B38F9D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3]</w:t>
      </w:r>
      <w:r w:rsidRPr="00745C7B">
        <w:rPr>
          <w:rFonts w:ascii="Calibri" w:hAnsi="Calibri" w:cs="Calibri"/>
          <w:noProof/>
          <w:szCs w:val="24"/>
        </w:rPr>
        <w:tab/>
        <w:t>Ponluiza Horta Jesús Mesías, “‘Diseño E Implementación De Un Sistema Web De Gestión Odontológico Para La Empresa Eléctrica Riobamba S.A.,’” Riobamba-Ecuador, 2016.</w:t>
      </w:r>
    </w:p>
    <w:p w14:paraId="13D52F3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rPr>
      </w:pPr>
      <w:r w:rsidRPr="00745C7B">
        <w:rPr>
          <w:rFonts w:ascii="Calibri" w:hAnsi="Calibri" w:cs="Calibri"/>
          <w:noProof/>
          <w:szCs w:val="24"/>
        </w:rPr>
        <w:t>[34]</w:t>
      </w:r>
      <w:r w:rsidRPr="00745C7B">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537786A9" w:rsidR="000B7DCA" w:rsidRDefault="003447B7" w:rsidP="003052B7">
      <w:pPr>
        <w:pStyle w:val="E1Tesis"/>
        <w:numPr>
          <w:ilvl w:val="0"/>
          <w:numId w:val="1"/>
        </w:numPr>
      </w:pPr>
      <w:bookmarkStart w:id="77" w:name="_Toc530638428"/>
      <w:r>
        <w:t>Anexos</w:t>
      </w:r>
      <w:bookmarkEnd w:id="76"/>
      <w:bookmarkEnd w:id="77"/>
    </w:p>
    <w:p w14:paraId="352B373E" w14:textId="74495E41" w:rsidR="0053653C" w:rsidRDefault="0053653C" w:rsidP="009079D4">
      <w:pPr>
        <w:pStyle w:val="E2Tesis"/>
      </w:pPr>
      <w:bookmarkStart w:id="78" w:name="_Toc529736738"/>
      <w:bookmarkStart w:id="79" w:name="_Toc530638429"/>
      <w:r>
        <w:t>Anexo 1</w:t>
      </w:r>
      <w:bookmarkEnd w:id="78"/>
      <w:r w:rsidR="00F5334D">
        <w:t>: Revisión Sistemática de Literatura</w:t>
      </w:r>
      <w:bookmarkEnd w:id="79"/>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0" w:name="_Toc521961214"/>
      <w:bookmarkStart w:id="81" w:name="_Toc529736739"/>
      <w:r w:rsidRPr="00E06CED">
        <w:rPr>
          <w:b/>
          <w:sz w:val="28"/>
        </w:rPr>
        <w:t>Revisión sistemática de literatura</w:t>
      </w:r>
      <w:r w:rsidRPr="00E06CED">
        <w:rPr>
          <w:rStyle w:val="SubtleEmphasis"/>
          <w:b/>
          <w:i w:val="0"/>
          <w:iCs w:val="0"/>
          <w:color w:val="auto"/>
          <w:sz w:val="28"/>
        </w:rPr>
        <w:t>.</w:t>
      </w:r>
      <w:bookmarkEnd w:id="80"/>
      <w:bookmarkEnd w:id="81"/>
    </w:p>
    <w:p w14:paraId="090A9CDB" w14:textId="1E38224C"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EA228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4]"},"properties":{"noteIndex":0},"schema":"https://github.com/citation-style-language/schema/raw/master/csl-citation.json"}</w:instrText>
      </w:r>
      <w:r w:rsidRPr="00F5334D">
        <w:fldChar w:fldCharType="separate"/>
      </w:r>
      <w:r w:rsidR="00EA2282" w:rsidRPr="00EA2282">
        <w:rPr>
          <w:noProof/>
        </w:rPr>
        <w:t>[4]</w:t>
      </w:r>
      <w:r w:rsidRPr="00F5334D">
        <w:fldChar w:fldCharType="end"/>
      </w:r>
      <w:r w:rsidRPr="00F5334D">
        <w:fldChar w:fldCharType="begin" w:fldLock="1"/>
      </w:r>
      <w:r w:rsidR="00EA228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5]"},"properties":{"noteIndex":0},"schema":"https://github.com/citation-style-language/schema/raw/master/csl-citation.json"}</w:instrText>
      </w:r>
      <w:r w:rsidRPr="00F5334D">
        <w:fldChar w:fldCharType="separate"/>
      </w:r>
      <w:r w:rsidR="00EA2282" w:rsidRPr="00EA2282">
        <w:rPr>
          <w:noProof/>
        </w:rPr>
        <w:t>[5]</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2" w:name="_Toc521961215"/>
      <w:bookmarkStart w:id="83" w:name="_Toc529736740"/>
      <w:r w:rsidRPr="00E06CED">
        <w:rPr>
          <w:b/>
          <w:sz w:val="28"/>
        </w:rPr>
        <w:t>Proceso de SLR</w:t>
      </w:r>
      <w:bookmarkEnd w:id="82"/>
      <w:bookmarkEnd w:id="83"/>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4" w:name="_Toc521961216"/>
      <w:bookmarkStart w:id="85" w:name="_Toc529736741"/>
      <w:r w:rsidRPr="00E06CED">
        <w:rPr>
          <w:b/>
          <w:sz w:val="28"/>
        </w:rPr>
        <w:t>Objetivo de la SLR</w:t>
      </w:r>
      <w:bookmarkEnd w:id="84"/>
      <w:bookmarkEnd w:id="85"/>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6" w:name="_Toc521961217"/>
      <w:bookmarkStart w:id="87" w:name="_Toc529736742"/>
      <w:r w:rsidRPr="00E06CED">
        <w:rPr>
          <w:b/>
          <w:sz w:val="28"/>
        </w:rPr>
        <w:t>Pregunta de la SLR</w:t>
      </w:r>
      <w:bookmarkEnd w:id="86"/>
      <w:bookmarkEnd w:id="87"/>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88"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9"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88"/>
      <w:bookmarkEnd w:id="89"/>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0" w:name="_Toc521961219"/>
      <w:bookmarkStart w:id="91" w:name="_Toc529736744"/>
      <w:r w:rsidRPr="00591D27">
        <w:rPr>
          <w:b/>
          <w:sz w:val="28"/>
        </w:rPr>
        <w:t>Fuentes bibliográficas seleccionadas.</w:t>
      </w:r>
      <w:bookmarkEnd w:id="90"/>
      <w:bookmarkEnd w:id="91"/>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2" w:name="_Toc521961220"/>
      <w:bookmarkStart w:id="93" w:name="_Toc529736745"/>
      <w:r w:rsidRPr="00E06CED">
        <w:rPr>
          <w:b/>
          <w:sz w:val="28"/>
        </w:rPr>
        <w:t>Cadenas de búsqueda</w:t>
      </w:r>
      <w:bookmarkEnd w:id="92"/>
      <w:bookmarkEnd w:id="93"/>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1F4D866D" w:rsidR="00E7451D" w:rsidRDefault="00E7451D" w:rsidP="00E7451D">
      <w:pPr>
        <w:pStyle w:val="Caption"/>
      </w:pPr>
      <w:bookmarkStart w:id="94" w:name="_Ref530638527"/>
      <w:bookmarkStart w:id="95" w:name="_Toc530638441"/>
      <w:r>
        <w:t xml:space="preserve">TABLA </w:t>
      </w:r>
      <w:r w:rsidR="007E2FB6">
        <w:rPr>
          <w:noProof/>
        </w:rPr>
        <w:fldChar w:fldCharType="begin"/>
      </w:r>
      <w:r w:rsidR="007E2FB6">
        <w:rPr>
          <w:noProof/>
        </w:rPr>
        <w:instrText xml:space="preserve"> SEQ TABLA \* ROMAN </w:instrText>
      </w:r>
      <w:r w:rsidR="007E2FB6">
        <w:rPr>
          <w:noProof/>
        </w:rPr>
        <w:fldChar w:fldCharType="separate"/>
      </w:r>
      <w:r w:rsidR="00AA1BB7">
        <w:rPr>
          <w:noProof/>
        </w:rPr>
        <w:t>VI</w:t>
      </w:r>
      <w:r w:rsidR="007E2FB6">
        <w:rPr>
          <w:noProof/>
        </w:rPr>
        <w:fldChar w:fldCharType="end"/>
      </w:r>
      <w:bookmarkEnd w:id="94"/>
      <w:r>
        <w:t>.</w:t>
      </w:r>
      <w:r>
        <w:br/>
      </w:r>
      <w:r w:rsidRPr="009E4BD7">
        <w:t>CADENAS DE BÚSQUEDA</w:t>
      </w:r>
      <w:bookmarkEnd w:id="95"/>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190430"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190430"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190430"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6" w:name="_Toc521961221"/>
    </w:p>
    <w:p w14:paraId="14EB2EC1" w14:textId="77777777" w:rsidR="0053653C" w:rsidRPr="007B5434" w:rsidRDefault="0053653C" w:rsidP="007B5434">
      <w:pPr>
        <w:pStyle w:val="CuerpoTesis"/>
        <w:rPr>
          <w:b/>
          <w:sz w:val="28"/>
        </w:rPr>
      </w:pPr>
      <w:bookmarkStart w:id="97" w:name="_Toc529736746"/>
      <w:r w:rsidRPr="007B5434">
        <w:rPr>
          <w:b/>
          <w:sz w:val="28"/>
        </w:rPr>
        <w:t>Criterios de Inclusión</w:t>
      </w:r>
      <w:bookmarkEnd w:id="96"/>
      <w:bookmarkEnd w:id="97"/>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98" w:name="_Toc521961222"/>
      <w:bookmarkStart w:id="99" w:name="_Toc529736747"/>
      <w:r w:rsidRPr="007B5434">
        <w:rPr>
          <w:b/>
          <w:sz w:val="28"/>
        </w:rPr>
        <w:t>Criterios de Exclusión</w:t>
      </w:r>
      <w:bookmarkEnd w:id="98"/>
      <w:bookmarkEnd w:id="99"/>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0" w:name="_Toc521961223"/>
      <w:bookmarkStart w:id="101" w:name="_Toc529736748"/>
      <w:r w:rsidRPr="007B5434">
        <w:rPr>
          <w:b/>
          <w:sz w:val="28"/>
        </w:rPr>
        <w:t>Ejecución de la SLR</w:t>
      </w:r>
      <w:bookmarkEnd w:id="100"/>
      <w:bookmarkEnd w:id="101"/>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2" w:name="_Toc521961224"/>
      <w:bookmarkStart w:id="103"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2"/>
      <w:bookmarkEnd w:id="103"/>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4" w:name="_Toc521961225"/>
      <w:bookmarkStart w:id="105" w:name="_Toc529736750"/>
      <w:r w:rsidRPr="007B5434">
        <w:rPr>
          <w:b/>
          <w:sz w:val="28"/>
        </w:rPr>
        <w:t>Estudios en base a los criterios de inclusión y exclusión</w:t>
      </w:r>
      <w:bookmarkEnd w:id="104"/>
      <w:bookmarkEnd w:id="105"/>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2C0B92FE" w:rsidR="00E7451D" w:rsidRDefault="00E7451D" w:rsidP="00E7451D">
      <w:pPr>
        <w:pStyle w:val="Caption"/>
      </w:pPr>
      <w:bookmarkStart w:id="106" w:name="_Ref530638543"/>
      <w:bookmarkStart w:id="107" w:name="_Toc530638442"/>
      <w:r>
        <w:t xml:space="preserve">TABLA </w:t>
      </w:r>
      <w:r w:rsidR="007E2FB6">
        <w:rPr>
          <w:noProof/>
        </w:rPr>
        <w:fldChar w:fldCharType="begin"/>
      </w:r>
      <w:r w:rsidR="007E2FB6">
        <w:rPr>
          <w:noProof/>
        </w:rPr>
        <w:instrText xml:space="preserve"> SEQ TABLA \* ROMAN </w:instrText>
      </w:r>
      <w:r w:rsidR="007E2FB6">
        <w:rPr>
          <w:noProof/>
        </w:rPr>
        <w:fldChar w:fldCharType="separate"/>
      </w:r>
      <w:r w:rsidR="00AA1BB7">
        <w:rPr>
          <w:noProof/>
        </w:rPr>
        <w:t>VII</w:t>
      </w:r>
      <w:r w:rsidR="007E2FB6">
        <w:rPr>
          <w:noProof/>
        </w:rPr>
        <w:fldChar w:fldCharType="end"/>
      </w:r>
      <w:bookmarkEnd w:id="106"/>
      <w:r>
        <w:t>.</w:t>
      </w:r>
      <w:r>
        <w:br/>
      </w:r>
      <w:r w:rsidRPr="000D1CB2">
        <w:t>DETALLE DE LOS ARTÍCULOS ANALIZADOS</w:t>
      </w:r>
      <w:bookmarkEnd w:id="107"/>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02AC7C56" w:rsidR="00E7451D" w:rsidRDefault="00E7451D" w:rsidP="00E7451D">
      <w:pPr>
        <w:pStyle w:val="Caption"/>
      </w:pPr>
      <w:bookmarkStart w:id="108" w:name="_Ref530638495"/>
      <w:bookmarkStart w:id="109" w:name="_Toc53063844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AA1BB7">
        <w:rPr>
          <w:noProof/>
        </w:rPr>
        <w:t>VIII</w:t>
      </w:r>
      <w:r w:rsidR="007E2FB6">
        <w:rPr>
          <w:noProof/>
        </w:rPr>
        <w:fldChar w:fldCharType="end"/>
      </w:r>
      <w:bookmarkEnd w:id="108"/>
      <w:r>
        <w:t>.</w:t>
      </w:r>
      <w:r>
        <w:br/>
      </w:r>
      <w:r w:rsidRPr="00A62BC7">
        <w:t>ESTUDIOS SELECCIONADOS</w:t>
      </w:r>
      <w:bookmarkEnd w:id="109"/>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4878D7A0"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745C7B">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5]","plainTextFormattedCitation":"[25]","previouslyFormattedCitation":"[24]"},"properties":{"noteIndex":0},"schema":"https://github.com/citation-style-language/schema/raw/master/csl-citation.json"}</w:instrText>
            </w:r>
            <w:r w:rsidRPr="00A25A01">
              <w:fldChar w:fldCharType="separate"/>
            </w:r>
            <w:r w:rsidR="00745C7B" w:rsidRPr="00745C7B">
              <w:rPr>
                <w:noProof/>
              </w:rPr>
              <w:t>[25]</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261D049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745C7B">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6]","plainTextFormattedCitation":"[26]","previouslyFormattedCitation":"[25]"},"properties":{"noteIndex":0},"schema":"https://github.com/citation-style-language/schema/raw/master/csl-citation.json"}</w:instrText>
            </w:r>
            <w:r w:rsidRPr="00A25A01">
              <w:rPr>
                <w:shd w:val="clear" w:color="auto" w:fill="FFFFFF"/>
              </w:rPr>
              <w:fldChar w:fldCharType="separate"/>
            </w:r>
            <w:r w:rsidR="00745C7B" w:rsidRPr="00745C7B">
              <w:rPr>
                <w:noProof/>
                <w:shd w:val="clear" w:color="auto" w:fill="FFFFFF"/>
              </w:rPr>
              <w:t>[26]</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56E42F4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745C7B">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27]","plainTextFormattedCitation":"[27]","previouslyFormattedCitation":"[26]"},"properties":{"noteIndex":0},"schema":"https://github.com/citation-style-language/schema/raw/master/csl-citation.json"}</w:instrText>
            </w:r>
            <w:r w:rsidRPr="00A25A01">
              <w:fldChar w:fldCharType="separate"/>
            </w:r>
            <w:r w:rsidR="00745C7B" w:rsidRPr="00745C7B">
              <w:rPr>
                <w:noProof/>
              </w:rPr>
              <w:t>[27]</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7483465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745C7B">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8]","plainTextFormattedCitation":"[28]","previouslyFormattedCitation":"[27]"},"properties":{"noteIndex":0},"schema":"https://github.com/citation-style-language/schema/raw/master/csl-citation.json"}</w:instrText>
            </w:r>
            <w:r w:rsidRPr="00A25A01">
              <w:rPr>
                <w:lang w:val="en-US"/>
              </w:rPr>
              <w:fldChar w:fldCharType="separate"/>
            </w:r>
            <w:r w:rsidR="00745C7B" w:rsidRPr="00745C7B">
              <w:rPr>
                <w:noProof/>
                <w:lang w:val="en-US"/>
              </w:rPr>
              <w:t>[28]</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0ECEBF8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45C7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9]","plainTextFormattedCitation":"[29]","previouslyFormattedCitation":"[28]"},"properties":{"noteIndex":0},"schema":"https://github.com/citation-style-language/schema/raw/master/csl-citation.json"}</w:instrText>
            </w:r>
            <w:r w:rsidRPr="00A25A01">
              <w:rPr>
                <w:lang w:val="en-US"/>
              </w:rPr>
              <w:fldChar w:fldCharType="separate"/>
            </w:r>
            <w:r w:rsidR="00745C7B" w:rsidRPr="00745C7B">
              <w:rPr>
                <w:noProof/>
                <w:lang w:val="en-US"/>
              </w:rPr>
              <w:t>[29]</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559E300A"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745C7B">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0]","plainTextFormattedCitation":"[30]","previouslyFormattedCitation":"[29]"},"properties":{"noteIndex":0},"schema":"https://github.com/citation-style-language/schema/raw/master/csl-citation.json"}</w:instrText>
            </w:r>
            <w:r w:rsidRPr="00A25A01">
              <w:fldChar w:fldCharType="separate"/>
            </w:r>
            <w:r w:rsidR="00745C7B" w:rsidRPr="00745C7B">
              <w:rPr>
                <w:noProof/>
              </w:rPr>
              <w:t>[30]</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207E98E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745C7B">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1]","plainTextFormattedCitation":"[31]","previouslyFormattedCitation":"[30]"},"properties":{"noteIndex":0},"schema":"https://github.com/citation-style-language/schema/raw/master/csl-citation.json"}</w:instrText>
            </w:r>
            <w:r w:rsidRPr="00A25A01">
              <w:fldChar w:fldCharType="separate"/>
            </w:r>
            <w:r w:rsidR="00745C7B" w:rsidRPr="00745C7B">
              <w:rPr>
                <w:noProof/>
              </w:rPr>
              <w:t>[31]</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0FCC7AC0"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45C7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2]","plainTextFormattedCitation":"[32]","previouslyFormattedCitation":"[31]"},"properties":{"noteIndex":0},"schema":"https://github.com/citation-style-language/schema/raw/master/csl-citation.json"}</w:instrText>
            </w:r>
            <w:r w:rsidRPr="00A25A01">
              <w:rPr>
                <w:lang w:val="en-US"/>
              </w:rPr>
              <w:fldChar w:fldCharType="separate"/>
            </w:r>
            <w:r w:rsidR="00745C7B" w:rsidRPr="00745C7B">
              <w:rPr>
                <w:noProof/>
                <w:lang w:val="en-US"/>
              </w:rPr>
              <w:t>[32]</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39088808"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745C7B">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3]","plainTextFormattedCitation":"[33]","previouslyFormattedCitation":"[32]"},"properties":{"noteIndex":0},"schema":"https://github.com/citation-style-language/schema/raw/master/csl-citation.json"}</w:instrText>
            </w:r>
            <w:r w:rsidRPr="00A25A01">
              <w:fldChar w:fldCharType="separate"/>
            </w:r>
            <w:r w:rsidR="00745C7B" w:rsidRPr="00745C7B">
              <w:rPr>
                <w:noProof/>
              </w:rPr>
              <w:t>[33]</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4CB9A925"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745C7B">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4]","plainTextFormattedCitation":"[34]","previouslyFormattedCitation":"[33]"},"properties":{"noteIndex":0},"schema":"https://github.com/citation-style-language/schema/raw/master/csl-citation.json"}</w:instrText>
            </w:r>
            <w:r w:rsidRPr="00A25A01">
              <w:fldChar w:fldCharType="separate"/>
            </w:r>
            <w:r w:rsidR="00745C7B" w:rsidRPr="00745C7B">
              <w:rPr>
                <w:noProof/>
              </w:rPr>
              <w:t>[34]</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0" w:name="_Toc521961226"/>
      <w:bookmarkStart w:id="111" w:name="_Toc529736751"/>
      <w:r w:rsidRPr="007B5434">
        <w:rPr>
          <w:b/>
          <w:sz w:val="28"/>
        </w:rPr>
        <w:t>Hallazgo de los estudios seleccionados</w:t>
      </w:r>
      <w:bookmarkEnd w:id="110"/>
      <w:bookmarkEnd w:id="111"/>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2" w:name="_Toc529736752"/>
      <w:r w:rsidRPr="007B5434">
        <w:rPr>
          <w:b/>
          <w:sz w:val="28"/>
          <w:lang w:val="en-US"/>
        </w:rPr>
        <w:t>CONCLUSIONES</w:t>
      </w:r>
      <w:bookmarkEnd w:id="112"/>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D755A7">
      <w:pPr>
        <w:pStyle w:val="CuerpoTesis"/>
        <w:numPr>
          <w:ilvl w:val="0"/>
          <w:numId w:val="6"/>
        </w:numPr>
        <w:ind w:left="360"/>
        <w:rPr>
          <w:rFonts w:eastAsia="Times New Roman"/>
          <w:b/>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190430" w:rsidRDefault="00190430" w:rsidP="002919A1">
      <w:pPr>
        <w:spacing w:after="0" w:line="240" w:lineRule="auto"/>
      </w:pPr>
      <w:r>
        <w:separator/>
      </w:r>
    </w:p>
  </w:endnote>
  <w:endnote w:type="continuationSeparator" w:id="0">
    <w:p w14:paraId="5E5E0664" w14:textId="77777777" w:rsidR="00190430" w:rsidRDefault="00190430"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190430" w:rsidRDefault="00190430">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190430" w:rsidRDefault="001904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180832"/>
      <w:docPartObj>
        <w:docPartGallery w:val="Page Numbers (Bottom of Page)"/>
        <w:docPartUnique/>
      </w:docPartObj>
    </w:sdtPr>
    <w:sdtContent>
      <w:p w14:paraId="3CC34311" w14:textId="77777777" w:rsidR="00190430" w:rsidRDefault="00190430">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190430" w:rsidRDefault="001904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190430" w:rsidRDefault="00190430" w:rsidP="002919A1">
      <w:pPr>
        <w:spacing w:after="0" w:line="240" w:lineRule="auto"/>
      </w:pPr>
      <w:r>
        <w:separator/>
      </w:r>
    </w:p>
  </w:footnote>
  <w:footnote w:type="continuationSeparator" w:id="0">
    <w:p w14:paraId="73F87245" w14:textId="77777777" w:rsidR="00190430" w:rsidRDefault="00190430" w:rsidP="002919A1">
      <w:pPr>
        <w:spacing w:after="0" w:line="240" w:lineRule="auto"/>
      </w:pPr>
      <w:r>
        <w:continuationSeparator/>
      </w:r>
    </w:p>
  </w:footnote>
  <w:footnote w:id="1">
    <w:p w14:paraId="612AFE14" w14:textId="77777777" w:rsidR="00190430" w:rsidRDefault="00190430"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190430" w:rsidRPr="001B32D6" w:rsidRDefault="00190430"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190430" w:rsidRPr="00455206" w:rsidRDefault="00190430">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190430" w:rsidRDefault="00190430">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190430" w:rsidRDefault="00190430">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6">
    <w:p w14:paraId="53950551" w14:textId="77777777" w:rsidR="00190430" w:rsidRDefault="00190430"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190430" w:rsidRPr="00455206" w:rsidRDefault="00190430"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190430" w:rsidRPr="00DA4AE8" w:rsidRDefault="00190430"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2"/>
  </w:num>
  <w:num w:numId="3">
    <w:abstractNumId w:val="11"/>
  </w:num>
  <w:num w:numId="4">
    <w:abstractNumId w:val="0"/>
  </w:num>
  <w:num w:numId="5">
    <w:abstractNumId w:val="29"/>
  </w:num>
  <w:num w:numId="6">
    <w:abstractNumId w:val="9"/>
  </w:num>
  <w:num w:numId="7">
    <w:abstractNumId w:val="24"/>
  </w:num>
  <w:num w:numId="8">
    <w:abstractNumId w:val="25"/>
  </w:num>
  <w:num w:numId="9">
    <w:abstractNumId w:val="5"/>
  </w:num>
  <w:num w:numId="10">
    <w:abstractNumId w:val="16"/>
  </w:num>
  <w:num w:numId="11">
    <w:abstractNumId w:val="27"/>
  </w:num>
  <w:num w:numId="12">
    <w:abstractNumId w:val="28"/>
  </w:num>
  <w:num w:numId="13">
    <w:abstractNumId w:val="13"/>
  </w:num>
  <w:num w:numId="14">
    <w:abstractNumId w:val="19"/>
  </w:num>
  <w:num w:numId="15">
    <w:abstractNumId w:val="22"/>
  </w:num>
  <w:num w:numId="16">
    <w:abstractNumId w:val="23"/>
  </w:num>
  <w:num w:numId="17">
    <w:abstractNumId w:val="10"/>
  </w:num>
  <w:num w:numId="18">
    <w:abstractNumId w:val="7"/>
  </w:num>
  <w:num w:numId="19">
    <w:abstractNumId w:val="14"/>
  </w:num>
  <w:num w:numId="20">
    <w:abstractNumId w:val="17"/>
  </w:num>
  <w:num w:numId="21">
    <w:abstractNumId w:val="4"/>
  </w:num>
  <w:num w:numId="22">
    <w:abstractNumId w:val="3"/>
  </w:num>
  <w:num w:numId="23">
    <w:abstractNumId w:val="18"/>
  </w:num>
  <w:num w:numId="24">
    <w:abstractNumId w:val="20"/>
  </w:num>
  <w:num w:numId="25">
    <w:abstractNumId w:val="1"/>
  </w:num>
  <w:num w:numId="26">
    <w:abstractNumId w:val="15"/>
  </w:num>
  <w:num w:numId="27">
    <w:abstractNumId w:val="6"/>
  </w:num>
  <w:num w:numId="28">
    <w:abstractNumId w:val="26"/>
  </w:num>
  <w:num w:numId="29">
    <w:abstractNumId w:val="8"/>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62A"/>
    <w:rsid w:val="000047C1"/>
    <w:rsid w:val="00006FAD"/>
    <w:rsid w:val="000076A7"/>
    <w:rsid w:val="00010A5E"/>
    <w:rsid w:val="000133C6"/>
    <w:rsid w:val="000134E6"/>
    <w:rsid w:val="0001452E"/>
    <w:rsid w:val="00016ECF"/>
    <w:rsid w:val="0001768D"/>
    <w:rsid w:val="00017AD8"/>
    <w:rsid w:val="0002256D"/>
    <w:rsid w:val="00023A53"/>
    <w:rsid w:val="00034ABC"/>
    <w:rsid w:val="00042506"/>
    <w:rsid w:val="00044769"/>
    <w:rsid w:val="00045631"/>
    <w:rsid w:val="00050687"/>
    <w:rsid w:val="00051226"/>
    <w:rsid w:val="0005155F"/>
    <w:rsid w:val="00052D21"/>
    <w:rsid w:val="0005470C"/>
    <w:rsid w:val="00054960"/>
    <w:rsid w:val="0005580F"/>
    <w:rsid w:val="000628EA"/>
    <w:rsid w:val="0006487B"/>
    <w:rsid w:val="000675A6"/>
    <w:rsid w:val="00080A8B"/>
    <w:rsid w:val="000863D4"/>
    <w:rsid w:val="00087B9E"/>
    <w:rsid w:val="00087E4F"/>
    <w:rsid w:val="00087F34"/>
    <w:rsid w:val="00092DCD"/>
    <w:rsid w:val="000952CC"/>
    <w:rsid w:val="000952FC"/>
    <w:rsid w:val="000961F5"/>
    <w:rsid w:val="000A0E88"/>
    <w:rsid w:val="000A2302"/>
    <w:rsid w:val="000A23DE"/>
    <w:rsid w:val="000B16D1"/>
    <w:rsid w:val="000B31A8"/>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12A49"/>
    <w:rsid w:val="00113CBE"/>
    <w:rsid w:val="00116B3A"/>
    <w:rsid w:val="00117473"/>
    <w:rsid w:val="00123931"/>
    <w:rsid w:val="00126398"/>
    <w:rsid w:val="00134C45"/>
    <w:rsid w:val="00134C50"/>
    <w:rsid w:val="00137578"/>
    <w:rsid w:val="00145544"/>
    <w:rsid w:val="00151BBD"/>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87883"/>
    <w:rsid w:val="00190430"/>
    <w:rsid w:val="0019139F"/>
    <w:rsid w:val="0019494D"/>
    <w:rsid w:val="0019682F"/>
    <w:rsid w:val="001A28B0"/>
    <w:rsid w:val="001B3174"/>
    <w:rsid w:val="001B32D6"/>
    <w:rsid w:val="001B380D"/>
    <w:rsid w:val="001C369D"/>
    <w:rsid w:val="001C73EA"/>
    <w:rsid w:val="001D2E77"/>
    <w:rsid w:val="001D3EF4"/>
    <w:rsid w:val="001D78AD"/>
    <w:rsid w:val="001D78FB"/>
    <w:rsid w:val="001E389D"/>
    <w:rsid w:val="001E38BB"/>
    <w:rsid w:val="001E590D"/>
    <w:rsid w:val="001E5C2D"/>
    <w:rsid w:val="001E7721"/>
    <w:rsid w:val="001F2515"/>
    <w:rsid w:val="001F2683"/>
    <w:rsid w:val="00200BB7"/>
    <w:rsid w:val="00201C83"/>
    <w:rsid w:val="00205BCD"/>
    <w:rsid w:val="00210000"/>
    <w:rsid w:val="00211973"/>
    <w:rsid w:val="002135E8"/>
    <w:rsid w:val="00216BAD"/>
    <w:rsid w:val="00223742"/>
    <w:rsid w:val="002265BE"/>
    <w:rsid w:val="00227B4F"/>
    <w:rsid w:val="002319A5"/>
    <w:rsid w:val="002337BD"/>
    <w:rsid w:val="0023548F"/>
    <w:rsid w:val="00235F2A"/>
    <w:rsid w:val="00237777"/>
    <w:rsid w:val="00241119"/>
    <w:rsid w:val="00251224"/>
    <w:rsid w:val="00261BC5"/>
    <w:rsid w:val="002660A9"/>
    <w:rsid w:val="0027013E"/>
    <w:rsid w:val="00271497"/>
    <w:rsid w:val="00271D17"/>
    <w:rsid w:val="002744F0"/>
    <w:rsid w:val="0027701D"/>
    <w:rsid w:val="00284E8B"/>
    <w:rsid w:val="002867F3"/>
    <w:rsid w:val="002919A1"/>
    <w:rsid w:val="00295CE4"/>
    <w:rsid w:val="002A29F5"/>
    <w:rsid w:val="002A4B4E"/>
    <w:rsid w:val="002B08F1"/>
    <w:rsid w:val="002B0A04"/>
    <w:rsid w:val="002B2196"/>
    <w:rsid w:val="002C0FB1"/>
    <w:rsid w:val="002C2191"/>
    <w:rsid w:val="002C4D6F"/>
    <w:rsid w:val="002D07D7"/>
    <w:rsid w:val="002D3F66"/>
    <w:rsid w:val="002D570C"/>
    <w:rsid w:val="002E3ED2"/>
    <w:rsid w:val="002E51E0"/>
    <w:rsid w:val="002E52A1"/>
    <w:rsid w:val="002E6218"/>
    <w:rsid w:val="002E6409"/>
    <w:rsid w:val="002F5955"/>
    <w:rsid w:val="0030277C"/>
    <w:rsid w:val="00302F39"/>
    <w:rsid w:val="00302FB0"/>
    <w:rsid w:val="003036CD"/>
    <w:rsid w:val="003052B7"/>
    <w:rsid w:val="00307FE3"/>
    <w:rsid w:val="00321273"/>
    <w:rsid w:val="00321B5C"/>
    <w:rsid w:val="00331F95"/>
    <w:rsid w:val="00333812"/>
    <w:rsid w:val="00341D01"/>
    <w:rsid w:val="00341EB0"/>
    <w:rsid w:val="003447B7"/>
    <w:rsid w:val="003469D2"/>
    <w:rsid w:val="003544BB"/>
    <w:rsid w:val="00356E30"/>
    <w:rsid w:val="003579C1"/>
    <w:rsid w:val="00357D4B"/>
    <w:rsid w:val="00364A1D"/>
    <w:rsid w:val="00370859"/>
    <w:rsid w:val="00374825"/>
    <w:rsid w:val="00377877"/>
    <w:rsid w:val="00383EBA"/>
    <w:rsid w:val="00385750"/>
    <w:rsid w:val="00385C5A"/>
    <w:rsid w:val="00387756"/>
    <w:rsid w:val="00387ACA"/>
    <w:rsid w:val="00394722"/>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BA"/>
    <w:rsid w:val="003E33E0"/>
    <w:rsid w:val="003F4F17"/>
    <w:rsid w:val="003F75C1"/>
    <w:rsid w:val="00400B5F"/>
    <w:rsid w:val="0040153F"/>
    <w:rsid w:val="00402CBC"/>
    <w:rsid w:val="004044FA"/>
    <w:rsid w:val="004063BF"/>
    <w:rsid w:val="004112F9"/>
    <w:rsid w:val="00411943"/>
    <w:rsid w:val="00412DEF"/>
    <w:rsid w:val="00412F63"/>
    <w:rsid w:val="00412F65"/>
    <w:rsid w:val="00415E0C"/>
    <w:rsid w:val="0041644C"/>
    <w:rsid w:val="00426403"/>
    <w:rsid w:val="004267B6"/>
    <w:rsid w:val="00432348"/>
    <w:rsid w:val="004337BA"/>
    <w:rsid w:val="00433CAE"/>
    <w:rsid w:val="00434D7C"/>
    <w:rsid w:val="0043537D"/>
    <w:rsid w:val="00446BF3"/>
    <w:rsid w:val="00451F10"/>
    <w:rsid w:val="00454183"/>
    <w:rsid w:val="00455206"/>
    <w:rsid w:val="004623F5"/>
    <w:rsid w:val="00463799"/>
    <w:rsid w:val="004658F8"/>
    <w:rsid w:val="00470427"/>
    <w:rsid w:val="00486A3A"/>
    <w:rsid w:val="00490995"/>
    <w:rsid w:val="00492CA8"/>
    <w:rsid w:val="00493ED6"/>
    <w:rsid w:val="004954DA"/>
    <w:rsid w:val="004956C7"/>
    <w:rsid w:val="004963D8"/>
    <w:rsid w:val="004A0732"/>
    <w:rsid w:val="004A1522"/>
    <w:rsid w:val="004A3B3F"/>
    <w:rsid w:val="004A45F2"/>
    <w:rsid w:val="004B268C"/>
    <w:rsid w:val="004B2A9F"/>
    <w:rsid w:val="004B68C4"/>
    <w:rsid w:val="004C6E81"/>
    <w:rsid w:val="004D02CF"/>
    <w:rsid w:val="004D18C8"/>
    <w:rsid w:val="004D3A7C"/>
    <w:rsid w:val="004D5AD3"/>
    <w:rsid w:val="004D78E3"/>
    <w:rsid w:val="004E2E03"/>
    <w:rsid w:val="004E3893"/>
    <w:rsid w:val="004E5393"/>
    <w:rsid w:val="004E5FF6"/>
    <w:rsid w:val="004E706B"/>
    <w:rsid w:val="004F17DF"/>
    <w:rsid w:val="004F2373"/>
    <w:rsid w:val="004F25F1"/>
    <w:rsid w:val="004F6C98"/>
    <w:rsid w:val="004F7A7E"/>
    <w:rsid w:val="005008E7"/>
    <w:rsid w:val="005021CE"/>
    <w:rsid w:val="00504E5C"/>
    <w:rsid w:val="00512BC4"/>
    <w:rsid w:val="00516792"/>
    <w:rsid w:val="00522BEB"/>
    <w:rsid w:val="0052487F"/>
    <w:rsid w:val="0052506B"/>
    <w:rsid w:val="00525A9F"/>
    <w:rsid w:val="00525F53"/>
    <w:rsid w:val="005268AD"/>
    <w:rsid w:val="00531EB2"/>
    <w:rsid w:val="00534D16"/>
    <w:rsid w:val="0053653C"/>
    <w:rsid w:val="00536C66"/>
    <w:rsid w:val="00540767"/>
    <w:rsid w:val="00542B68"/>
    <w:rsid w:val="005430E8"/>
    <w:rsid w:val="00547B5E"/>
    <w:rsid w:val="005506BD"/>
    <w:rsid w:val="005545B9"/>
    <w:rsid w:val="005545F2"/>
    <w:rsid w:val="005552CD"/>
    <w:rsid w:val="005565AA"/>
    <w:rsid w:val="005635CC"/>
    <w:rsid w:val="00566B7B"/>
    <w:rsid w:val="00570CFB"/>
    <w:rsid w:val="005724E9"/>
    <w:rsid w:val="005741BD"/>
    <w:rsid w:val="005764BF"/>
    <w:rsid w:val="00581916"/>
    <w:rsid w:val="0058201E"/>
    <w:rsid w:val="00583152"/>
    <w:rsid w:val="00585F80"/>
    <w:rsid w:val="005879BC"/>
    <w:rsid w:val="00591D27"/>
    <w:rsid w:val="00597D12"/>
    <w:rsid w:val="005A0C93"/>
    <w:rsid w:val="005A3039"/>
    <w:rsid w:val="005A4EB0"/>
    <w:rsid w:val="005A5A1F"/>
    <w:rsid w:val="005A7EF1"/>
    <w:rsid w:val="005C1021"/>
    <w:rsid w:val="005C3623"/>
    <w:rsid w:val="005C50AB"/>
    <w:rsid w:val="005C645F"/>
    <w:rsid w:val="005C6A37"/>
    <w:rsid w:val="005D1AA0"/>
    <w:rsid w:val="005D2EF5"/>
    <w:rsid w:val="005D356C"/>
    <w:rsid w:val="005D47CB"/>
    <w:rsid w:val="005E51E7"/>
    <w:rsid w:val="005E51FC"/>
    <w:rsid w:val="005F0E9C"/>
    <w:rsid w:val="005F2699"/>
    <w:rsid w:val="00600D2E"/>
    <w:rsid w:val="00605292"/>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74AE7"/>
    <w:rsid w:val="00674FD4"/>
    <w:rsid w:val="006836BB"/>
    <w:rsid w:val="00686DC4"/>
    <w:rsid w:val="00691327"/>
    <w:rsid w:val="006916EE"/>
    <w:rsid w:val="00692E76"/>
    <w:rsid w:val="0069368D"/>
    <w:rsid w:val="00694A19"/>
    <w:rsid w:val="00695F32"/>
    <w:rsid w:val="006A0C09"/>
    <w:rsid w:val="006A2E75"/>
    <w:rsid w:val="006A35E5"/>
    <w:rsid w:val="006A36E2"/>
    <w:rsid w:val="006A6B7B"/>
    <w:rsid w:val="006B2105"/>
    <w:rsid w:val="006B263B"/>
    <w:rsid w:val="006B3610"/>
    <w:rsid w:val="006B3B76"/>
    <w:rsid w:val="006B3B9D"/>
    <w:rsid w:val="006B5B7C"/>
    <w:rsid w:val="006C0F05"/>
    <w:rsid w:val="006C2810"/>
    <w:rsid w:val="006C7AD5"/>
    <w:rsid w:val="006D01C7"/>
    <w:rsid w:val="006D3A4E"/>
    <w:rsid w:val="006D789C"/>
    <w:rsid w:val="006E184C"/>
    <w:rsid w:val="006E329F"/>
    <w:rsid w:val="006E4EDA"/>
    <w:rsid w:val="006F13F6"/>
    <w:rsid w:val="006F19DB"/>
    <w:rsid w:val="006F55BB"/>
    <w:rsid w:val="00706E95"/>
    <w:rsid w:val="0070791B"/>
    <w:rsid w:val="007124BD"/>
    <w:rsid w:val="00713440"/>
    <w:rsid w:val="00713677"/>
    <w:rsid w:val="007144A1"/>
    <w:rsid w:val="007144B4"/>
    <w:rsid w:val="0071738D"/>
    <w:rsid w:val="007177C3"/>
    <w:rsid w:val="007178FB"/>
    <w:rsid w:val="00721123"/>
    <w:rsid w:val="007243A6"/>
    <w:rsid w:val="00725127"/>
    <w:rsid w:val="00725757"/>
    <w:rsid w:val="00733C2E"/>
    <w:rsid w:val="007346A7"/>
    <w:rsid w:val="00734E2C"/>
    <w:rsid w:val="007363CF"/>
    <w:rsid w:val="00745C7B"/>
    <w:rsid w:val="00750218"/>
    <w:rsid w:val="00751461"/>
    <w:rsid w:val="00751BA0"/>
    <w:rsid w:val="00760E8F"/>
    <w:rsid w:val="00761BA4"/>
    <w:rsid w:val="00761D42"/>
    <w:rsid w:val="00761D67"/>
    <w:rsid w:val="00772FAE"/>
    <w:rsid w:val="0077386F"/>
    <w:rsid w:val="00777F62"/>
    <w:rsid w:val="00782FA8"/>
    <w:rsid w:val="00790E4E"/>
    <w:rsid w:val="0079200F"/>
    <w:rsid w:val="00796CDA"/>
    <w:rsid w:val="00796DB4"/>
    <w:rsid w:val="00797C09"/>
    <w:rsid w:val="007A08B1"/>
    <w:rsid w:val="007A4691"/>
    <w:rsid w:val="007A696F"/>
    <w:rsid w:val="007B4136"/>
    <w:rsid w:val="007B4A66"/>
    <w:rsid w:val="007B5434"/>
    <w:rsid w:val="007C0E47"/>
    <w:rsid w:val="007C18B2"/>
    <w:rsid w:val="007C23F4"/>
    <w:rsid w:val="007C518C"/>
    <w:rsid w:val="007C5752"/>
    <w:rsid w:val="007C5BCB"/>
    <w:rsid w:val="007C776D"/>
    <w:rsid w:val="007C7C6E"/>
    <w:rsid w:val="007D3966"/>
    <w:rsid w:val="007D3DAB"/>
    <w:rsid w:val="007E0332"/>
    <w:rsid w:val="007E2146"/>
    <w:rsid w:val="007E2976"/>
    <w:rsid w:val="007E2FB6"/>
    <w:rsid w:val="007E47BB"/>
    <w:rsid w:val="007E6085"/>
    <w:rsid w:val="007E71C8"/>
    <w:rsid w:val="007E723E"/>
    <w:rsid w:val="007F6FE0"/>
    <w:rsid w:val="008000C7"/>
    <w:rsid w:val="00801E72"/>
    <w:rsid w:val="008024B6"/>
    <w:rsid w:val="0080753F"/>
    <w:rsid w:val="00811C15"/>
    <w:rsid w:val="00817242"/>
    <w:rsid w:val="00834E8A"/>
    <w:rsid w:val="008353FD"/>
    <w:rsid w:val="008416D6"/>
    <w:rsid w:val="008419B6"/>
    <w:rsid w:val="00845FD5"/>
    <w:rsid w:val="008513BB"/>
    <w:rsid w:val="008604EB"/>
    <w:rsid w:val="008663AF"/>
    <w:rsid w:val="0086779F"/>
    <w:rsid w:val="008733E2"/>
    <w:rsid w:val="00882451"/>
    <w:rsid w:val="00884020"/>
    <w:rsid w:val="00884E0E"/>
    <w:rsid w:val="0089099D"/>
    <w:rsid w:val="00891229"/>
    <w:rsid w:val="0089325F"/>
    <w:rsid w:val="00895927"/>
    <w:rsid w:val="008959A4"/>
    <w:rsid w:val="00896CF5"/>
    <w:rsid w:val="008A4E0C"/>
    <w:rsid w:val="008A50B1"/>
    <w:rsid w:val="008B368E"/>
    <w:rsid w:val="008B5944"/>
    <w:rsid w:val="008B5BA2"/>
    <w:rsid w:val="008B5DB9"/>
    <w:rsid w:val="008B6AF9"/>
    <w:rsid w:val="008C0F3D"/>
    <w:rsid w:val="008C149A"/>
    <w:rsid w:val="008C60FC"/>
    <w:rsid w:val="008D3597"/>
    <w:rsid w:val="008D7036"/>
    <w:rsid w:val="008E4A02"/>
    <w:rsid w:val="008F304C"/>
    <w:rsid w:val="008F3FAE"/>
    <w:rsid w:val="008F451A"/>
    <w:rsid w:val="008F6B53"/>
    <w:rsid w:val="008F707A"/>
    <w:rsid w:val="00906F1F"/>
    <w:rsid w:val="009079D4"/>
    <w:rsid w:val="009110BD"/>
    <w:rsid w:val="0091675A"/>
    <w:rsid w:val="0092614C"/>
    <w:rsid w:val="00927B35"/>
    <w:rsid w:val="009321E0"/>
    <w:rsid w:val="00934D98"/>
    <w:rsid w:val="0094075C"/>
    <w:rsid w:val="00944B61"/>
    <w:rsid w:val="009451E4"/>
    <w:rsid w:val="00953D21"/>
    <w:rsid w:val="00954880"/>
    <w:rsid w:val="00954A63"/>
    <w:rsid w:val="00956A95"/>
    <w:rsid w:val="0095783C"/>
    <w:rsid w:val="00960477"/>
    <w:rsid w:val="00961813"/>
    <w:rsid w:val="009665A0"/>
    <w:rsid w:val="00966A3A"/>
    <w:rsid w:val="009678FF"/>
    <w:rsid w:val="00972D85"/>
    <w:rsid w:val="00974996"/>
    <w:rsid w:val="00975C24"/>
    <w:rsid w:val="009817F4"/>
    <w:rsid w:val="00984F93"/>
    <w:rsid w:val="009855F9"/>
    <w:rsid w:val="00990115"/>
    <w:rsid w:val="00993058"/>
    <w:rsid w:val="009A09DB"/>
    <w:rsid w:val="009A4B01"/>
    <w:rsid w:val="009A53A8"/>
    <w:rsid w:val="009A6BBC"/>
    <w:rsid w:val="009A7334"/>
    <w:rsid w:val="009B228E"/>
    <w:rsid w:val="009B6431"/>
    <w:rsid w:val="009B6EED"/>
    <w:rsid w:val="009C335A"/>
    <w:rsid w:val="009C3748"/>
    <w:rsid w:val="009C3B13"/>
    <w:rsid w:val="009C5910"/>
    <w:rsid w:val="009C5C6D"/>
    <w:rsid w:val="009C7131"/>
    <w:rsid w:val="009C7A68"/>
    <w:rsid w:val="009C7BDA"/>
    <w:rsid w:val="009D09C1"/>
    <w:rsid w:val="009D1594"/>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5BC9"/>
    <w:rsid w:val="00A3343B"/>
    <w:rsid w:val="00A349EF"/>
    <w:rsid w:val="00A3541E"/>
    <w:rsid w:val="00A461B6"/>
    <w:rsid w:val="00A50AC9"/>
    <w:rsid w:val="00A52264"/>
    <w:rsid w:val="00A60B7C"/>
    <w:rsid w:val="00A62BBB"/>
    <w:rsid w:val="00A634C3"/>
    <w:rsid w:val="00A67776"/>
    <w:rsid w:val="00A71456"/>
    <w:rsid w:val="00A71E5C"/>
    <w:rsid w:val="00A74B0A"/>
    <w:rsid w:val="00A769FD"/>
    <w:rsid w:val="00A7747F"/>
    <w:rsid w:val="00A8214A"/>
    <w:rsid w:val="00A838A6"/>
    <w:rsid w:val="00A845F1"/>
    <w:rsid w:val="00A904F2"/>
    <w:rsid w:val="00A94286"/>
    <w:rsid w:val="00A96398"/>
    <w:rsid w:val="00A964B7"/>
    <w:rsid w:val="00AA1BB7"/>
    <w:rsid w:val="00AA32FE"/>
    <w:rsid w:val="00AA4160"/>
    <w:rsid w:val="00AB440F"/>
    <w:rsid w:val="00AB66E9"/>
    <w:rsid w:val="00AB7D7B"/>
    <w:rsid w:val="00AC28A1"/>
    <w:rsid w:val="00AC29C9"/>
    <w:rsid w:val="00AC5B0B"/>
    <w:rsid w:val="00AE1A55"/>
    <w:rsid w:val="00AE38BB"/>
    <w:rsid w:val="00AF1424"/>
    <w:rsid w:val="00AF1C15"/>
    <w:rsid w:val="00AF3E36"/>
    <w:rsid w:val="00AF6F89"/>
    <w:rsid w:val="00B01D9B"/>
    <w:rsid w:val="00B06F5C"/>
    <w:rsid w:val="00B075B4"/>
    <w:rsid w:val="00B11BFA"/>
    <w:rsid w:val="00B12B0A"/>
    <w:rsid w:val="00B13C69"/>
    <w:rsid w:val="00B14369"/>
    <w:rsid w:val="00B1482D"/>
    <w:rsid w:val="00B24C2A"/>
    <w:rsid w:val="00B25821"/>
    <w:rsid w:val="00B25D1D"/>
    <w:rsid w:val="00B31502"/>
    <w:rsid w:val="00B320D8"/>
    <w:rsid w:val="00B3710B"/>
    <w:rsid w:val="00B400E1"/>
    <w:rsid w:val="00B4399E"/>
    <w:rsid w:val="00B44259"/>
    <w:rsid w:val="00B4708F"/>
    <w:rsid w:val="00B5149E"/>
    <w:rsid w:val="00B520A0"/>
    <w:rsid w:val="00B529CC"/>
    <w:rsid w:val="00B531C1"/>
    <w:rsid w:val="00B623F4"/>
    <w:rsid w:val="00B6555D"/>
    <w:rsid w:val="00B67493"/>
    <w:rsid w:val="00B70462"/>
    <w:rsid w:val="00B712EE"/>
    <w:rsid w:val="00B728DA"/>
    <w:rsid w:val="00B77791"/>
    <w:rsid w:val="00B867BA"/>
    <w:rsid w:val="00B919EF"/>
    <w:rsid w:val="00B92F59"/>
    <w:rsid w:val="00BA2035"/>
    <w:rsid w:val="00BA27AF"/>
    <w:rsid w:val="00BA483F"/>
    <w:rsid w:val="00BA6764"/>
    <w:rsid w:val="00BB31DC"/>
    <w:rsid w:val="00BB4067"/>
    <w:rsid w:val="00BB41D0"/>
    <w:rsid w:val="00BC186F"/>
    <w:rsid w:val="00BD1D39"/>
    <w:rsid w:val="00BD39E6"/>
    <w:rsid w:val="00BD7058"/>
    <w:rsid w:val="00BE158D"/>
    <w:rsid w:val="00BE1D84"/>
    <w:rsid w:val="00BE38DF"/>
    <w:rsid w:val="00BF0340"/>
    <w:rsid w:val="00BF1FD7"/>
    <w:rsid w:val="00BF3655"/>
    <w:rsid w:val="00BF6BA0"/>
    <w:rsid w:val="00BF720A"/>
    <w:rsid w:val="00C01C90"/>
    <w:rsid w:val="00C037C6"/>
    <w:rsid w:val="00C05ACC"/>
    <w:rsid w:val="00C106BE"/>
    <w:rsid w:val="00C2419C"/>
    <w:rsid w:val="00C244D3"/>
    <w:rsid w:val="00C25620"/>
    <w:rsid w:val="00C30727"/>
    <w:rsid w:val="00C31E68"/>
    <w:rsid w:val="00C3715A"/>
    <w:rsid w:val="00C46839"/>
    <w:rsid w:val="00C50DB9"/>
    <w:rsid w:val="00C5278C"/>
    <w:rsid w:val="00C52BC0"/>
    <w:rsid w:val="00C52FB4"/>
    <w:rsid w:val="00C54B0D"/>
    <w:rsid w:val="00C56704"/>
    <w:rsid w:val="00C57C0F"/>
    <w:rsid w:val="00C60669"/>
    <w:rsid w:val="00C65CD9"/>
    <w:rsid w:val="00C66C99"/>
    <w:rsid w:val="00C675B2"/>
    <w:rsid w:val="00C67B68"/>
    <w:rsid w:val="00C70C34"/>
    <w:rsid w:val="00C74122"/>
    <w:rsid w:val="00C743DE"/>
    <w:rsid w:val="00C831C8"/>
    <w:rsid w:val="00C83236"/>
    <w:rsid w:val="00C8349F"/>
    <w:rsid w:val="00C857E9"/>
    <w:rsid w:val="00C878A4"/>
    <w:rsid w:val="00C95294"/>
    <w:rsid w:val="00C96386"/>
    <w:rsid w:val="00CA3104"/>
    <w:rsid w:val="00CA5E54"/>
    <w:rsid w:val="00CA60F5"/>
    <w:rsid w:val="00CB2CCD"/>
    <w:rsid w:val="00CB5392"/>
    <w:rsid w:val="00CB5B18"/>
    <w:rsid w:val="00CC6D53"/>
    <w:rsid w:val="00CD4297"/>
    <w:rsid w:val="00CD60FF"/>
    <w:rsid w:val="00CE0670"/>
    <w:rsid w:val="00CE3066"/>
    <w:rsid w:val="00CE46DF"/>
    <w:rsid w:val="00CE53F9"/>
    <w:rsid w:val="00CF042E"/>
    <w:rsid w:val="00CF3A71"/>
    <w:rsid w:val="00CF5B4A"/>
    <w:rsid w:val="00D0176C"/>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42DC7"/>
    <w:rsid w:val="00D47B52"/>
    <w:rsid w:val="00D52B21"/>
    <w:rsid w:val="00D535B8"/>
    <w:rsid w:val="00D55510"/>
    <w:rsid w:val="00D55A66"/>
    <w:rsid w:val="00D55BFE"/>
    <w:rsid w:val="00D5734B"/>
    <w:rsid w:val="00D57C0B"/>
    <w:rsid w:val="00D57D02"/>
    <w:rsid w:val="00D619BC"/>
    <w:rsid w:val="00D6685B"/>
    <w:rsid w:val="00D755A7"/>
    <w:rsid w:val="00D77ED4"/>
    <w:rsid w:val="00D814B3"/>
    <w:rsid w:val="00D82BBA"/>
    <w:rsid w:val="00D87041"/>
    <w:rsid w:val="00D8707F"/>
    <w:rsid w:val="00DA023A"/>
    <w:rsid w:val="00DA2E1E"/>
    <w:rsid w:val="00DA4C4D"/>
    <w:rsid w:val="00DA6C80"/>
    <w:rsid w:val="00DA6E6A"/>
    <w:rsid w:val="00DB1277"/>
    <w:rsid w:val="00DB4DDD"/>
    <w:rsid w:val="00DC13DB"/>
    <w:rsid w:val="00DC2A33"/>
    <w:rsid w:val="00DC3FE2"/>
    <w:rsid w:val="00DC7B14"/>
    <w:rsid w:val="00DD6DEB"/>
    <w:rsid w:val="00DE0E66"/>
    <w:rsid w:val="00DF41ED"/>
    <w:rsid w:val="00DF4291"/>
    <w:rsid w:val="00DF5DD9"/>
    <w:rsid w:val="00E026D6"/>
    <w:rsid w:val="00E0277C"/>
    <w:rsid w:val="00E02D35"/>
    <w:rsid w:val="00E06CED"/>
    <w:rsid w:val="00E11DE9"/>
    <w:rsid w:val="00E157E4"/>
    <w:rsid w:val="00E205AB"/>
    <w:rsid w:val="00E30D87"/>
    <w:rsid w:val="00E32E9C"/>
    <w:rsid w:val="00E36700"/>
    <w:rsid w:val="00E36717"/>
    <w:rsid w:val="00E40D33"/>
    <w:rsid w:val="00E448F8"/>
    <w:rsid w:val="00E45F0B"/>
    <w:rsid w:val="00E50BB4"/>
    <w:rsid w:val="00E55E4E"/>
    <w:rsid w:val="00E57F26"/>
    <w:rsid w:val="00E62865"/>
    <w:rsid w:val="00E65D42"/>
    <w:rsid w:val="00E677A9"/>
    <w:rsid w:val="00E70F5C"/>
    <w:rsid w:val="00E7451D"/>
    <w:rsid w:val="00E83D3E"/>
    <w:rsid w:val="00E843BF"/>
    <w:rsid w:val="00E854B3"/>
    <w:rsid w:val="00E861EF"/>
    <w:rsid w:val="00E900A9"/>
    <w:rsid w:val="00E9050E"/>
    <w:rsid w:val="00E92E5D"/>
    <w:rsid w:val="00E95840"/>
    <w:rsid w:val="00EA1EED"/>
    <w:rsid w:val="00EA2282"/>
    <w:rsid w:val="00EA22D6"/>
    <w:rsid w:val="00EA4A30"/>
    <w:rsid w:val="00EA65EA"/>
    <w:rsid w:val="00EA6E4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EF5469"/>
    <w:rsid w:val="00EF5A25"/>
    <w:rsid w:val="00F04397"/>
    <w:rsid w:val="00F04CEF"/>
    <w:rsid w:val="00F134EE"/>
    <w:rsid w:val="00F14272"/>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A2117"/>
    <w:rsid w:val="00FA44D0"/>
    <w:rsid w:val="00FB01A2"/>
    <w:rsid w:val="00FB3B00"/>
    <w:rsid w:val="00FB7E36"/>
    <w:rsid w:val="00FB7EA9"/>
    <w:rsid w:val="00FC16EC"/>
    <w:rsid w:val="00FC1838"/>
    <w:rsid w:val="00FC2C6E"/>
    <w:rsid w:val="00FC354E"/>
    <w:rsid w:val="00FC3A28"/>
    <w:rsid w:val="00FC4B23"/>
    <w:rsid w:val="00FD209B"/>
    <w:rsid w:val="00FD24F3"/>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296972A-F0D7-4BC8-B354-4EDD90A8F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1</TotalTime>
  <Pages>51</Pages>
  <Words>18748</Words>
  <Characters>103118</Characters>
  <Application>Microsoft Office Word</Application>
  <DocSecurity>0</DocSecurity>
  <Lines>859</Lines>
  <Paragraphs>2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670</cp:revision>
  <cp:lastPrinted>2018-11-08T13:42:00Z</cp:lastPrinted>
  <dcterms:created xsi:type="dcterms:W3CDTF">2018-10-16T01:58:00Z</dcterms:created>
  <dcterms:modified xsi:type="dcterms:W3CDTF">2018-11-2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